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lang w:eastAsia="en-GB"/>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E62CC9"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overflowPunct/>
        <w:autoSpaceDE/>
        <w:autoSpaceDN/>
        <w:adjustRightInd/>
        <w:textAlignment w:val="auto"/>
        <w:rPr>
          <w:rFonts w:ascii="Times New Roman" w:hAnsi="Times New Roman"/>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E62CC9"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41E8E679" w14:textId="77777777" w:rsidR="00AE2D52"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79156259" w:history="1">
        <w:r w:rsidR="00AE2D52" w:rsidRPr="00341B0D">
          <w:rPr>
            <w:rStyle w:val="Hyperlink"/>
            <w:noProof/>
          </w:rPr>
          <w:t>Índice de Figuras</w:t>
        </w:r>
        <w:r w:rsidR="00AE2D52">
          <w:rPr>
            <w:noProof/>
            <w:webHidden/>
          </w:rPr>
          <w:tab/>
        </w:r>
        <w:r w:rsidR="00AE2D52">
          <w:rPr>
            <w:noProof/>
            <w:webHidden/>
          </w:rPr>
          <w:fldChar w:fldCharType="begin"/>
        </w:r>
        <w:r w:rsidR="00AE2D52">
          <w:rPr>
            <w:noProof/>
            <w:webHidden/>
          </w:rPr>
          <w:instrText xml:space="preserve"> PAGEREF _Toc479156259 \h </w:instrText>
        </w:r>
        <w:r w:rsidR="00AE2D52">
          <w:rPr>
            <w:noProof/>
            <w:webHidden/>
          </w:rPr>
        </w:r>
        <w:r w:rsidR="00AE2D52">
          <w:rPr>
            <w:noProof/>
            <w:webHidden/>
          </w:rPr>
          <w:fldChar w:fldCharType="separate"/>
        </w:r>
        <w:r w:rsidR="00AE2D52">
          <w:rPr>
            <w:noProof/>
            <w:webHidden/>
          </w:rPr>
          <w:t>vi</w:t>
        </w:r>
        <w:r w:rsidR="00AE2D52">
          <w:rPr>
            <w:noProof/>
            <w:webHidden/>
          </w:rPr>
          <w:fldChar w:fldCharType="end"/>
        </w:r>
      </w:hyperlink>
    </w:p>
    <w:p w14:paraId="1EDE86BA"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260" w:history="1">
        <w:r w:rsidR="00AE2D52" w:rsidRPr="00341B0D">
          <w:rPr>
            <w:rStyle w:val="Hyperlink"/>
            <w:noProof/>
          </w:rPr>
          <w:t>Índice de Tabelas</w:t>
        </w:r>
        <w:r w:rsidR="00AE2D52">
          <w:rPr>
            <w:noProof/>
            <w:webHidden/>
          </w:rPr>
          <w:tab/>
        </w:r>
        <w:r w:rsidR="00AE2D52">
          <w:rPr>
            <w:noProof/>
            <w:webHidden/>
          </w:rPr>
          <w:fldChar w:fldCharType="begin"/>
        </w:r>
        <w:r w:rsidR="00AE2D52">
          <w:rPr>
            <w:noProof/>
            <w:webHidden/>
          </w:rPr>
          <w:instrText xml:space="preserve"> PAGEREF _Toc479156260 \h </w:instrText>
        </w:r>
        <w:r w:rsidR="00AE2D52">
          <w:rPr>
            <w:noProof/>
            <w:webHidden/>
          </w:rPr>
        </w:r>
        <w:r w:rsidR="00AE2D52">
          <w:rPr>
            <w:noProof/>
            <w:webHidden/>
          </w:rPr>
          <w:fldChar w:fldCharType="separate"/>
        </w:r>
        <w:r w:rsidR="00AE2D52">
          <w:rPr>
            <w:noProof/>
            <w:webHidden/>
          </w:rPr>
          <w:t>vii</w:t>
        </w:r>
        <w:r w:rsidR="00AE2D52">
          <w:rPr>
            <w:noProof/>
            <w:webHidden/>
          </w:rPr>
          <w:fldChar w:fldCharType="end"/>
        </w:r>
      </w:hyperlink>
    </w:p>
    <w:p w14:paraId="59E34E15"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261" w:history="1">
        <w:r w:rsidR="00AE2D52" w:rsidRPr="00341B0D">
          <w:rPr>
            <w:rStyle w:val="Hyperlink"/>
            <w:noProof/>
          </w:rPr>
          <w:t>[Simbologia] e [Siglas]</w:t>
        </w:r>
        <w:r w:rsidR="00AE2D52">
          <w:rPr>
            <w:noProof/>
            <w:webHidden/>
          </w:rPr>
          <w:tab/>
        </w:r>
        <w:r w:rsidR="00AE2D52">
          <w:rPr>
            <w:noProof/>
            <w:webHidden/>
          </w:rPr>
          <w:fldChar w:fldCharType="begin"/>
        </w:r>
        <w:r w:rsidR="00AE2D52">
          <w:rPr>
            <w:noProof/>
            <w:webHidden/>
          </w:rPr>
          <w:instrText xml:space="preserve"> PAGEREF _Toc479156261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0376488"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262" w:history="1">
        <w:r w:rsidR="00AE2D52" w:rsidRPr="00341B0D">
          <w:rPr>
            <w:rStyle w:val="Hyperlink"/>
            <w:noProof/>
          </w:rPr>
          <w:t>[Simbologia</w:t>
        </w:r>
        <w:r w:rsidR="00AE2D52">
          <w:rPr>
            <w:noProof/>
            <w:webHidden/>
          </w:rPr>
          <w:tab/>
        </w:r>
        <w:r w:rsidR="00AE2D52">
          <w:rPr>
            <w:noProof/>
            <w:webHidden/>
          </w:rPr>
          <w:fldChar w:fldCharType="begin"/>
        </w:r>
        <w:r w:rsidR="00AE2D52">
          <w:rPr>
            <w:noProof/>
            <w:webHidden/>
          </w:rPr>
          <w:instrText xml:space="preserve"> PAGEREF _Toc479156262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68187445"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263" w:history="1">
        <w:r w:rsidR="00AE2D52" w:rsidRPr="00341B0D">
          <w:rPr>
            <w:rStyle w:val="Hyperlink"/>
            <w:noProof/>
          </w:rPr>
          <w:t>[Siglas]</w:t>
        </w:r>
        <w:r w:rsidR="00AE2D52">
          <w:rPr>
            <w:noProof/>
            <w:webHidden/>
          </w:rPr>
          <w:tab/>
        </w:r>
        <w:r w:rsidR="00AE2D52">
          <w:rPr>
            <w:noProof/>
            <w:webHidden/>
          </w:rPr>
          <w:fldChar w:fldCharType="begin"/>
        </w:r>
        <w:r w:rsidR="00AE2D52">
          <w:rPr>
            <w:noProof/>
            <w:webHidden/>
          </w:rPr>
          <w:instrText xml:space="preserve"> PAGEREF _Toc479156263 \h </w:instrText>
        </w:r>
        <w:r w:rsidR="00AE2D52">
          <w:rPr>
            <w:noProof/>
            <w:webHidden/>
          </w:rPr>
        </w:r>
        <w:r w:rsidR="00AE2D52">
          <w:rPr>
            <w:noProof/>
            <w:webHidden/>
          </w:rPr>
          <w:fldChar w:fldCharType="separate"/>
        </w:r>
        <w:r w:rsidR="00AE2D52">
          <w:rPr>
            <w:noProof/>
            <w:webHidden/>
          </w:rPr>
          <w:t>viii</w:t>
        </w:r>
        <w:r w:rsidR="00AE2D52">
          <w:rPr>
            <w:noProof/>
            <w:webHidden/>
          </w:rPr>
          <w:fldChar w:fldCharType="end"/>
        </w:r>
      </w:hyperlink>
    </w:p>
    <w:p w14:paraId="0D31641F"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64" w:history="1">
        <w:r w:rsidR="00AE2D52" w:rsidRPr="00341B0D">
          <w:rPr>
            <w:rStyle w:val="Hyperlink"/>
            <w:noProof/>
          </w:rPr>
          <w:t>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64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3ADAAE1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5" w:history="1">
        <w:r w:rsidR="00AE2D52" w:rsidRPr="00341B0D">
          <w:rPr>
            <w:rStyle w:val="Hyperlink"/>
            <w:noProof/>
          </w:rPr>
          <w:t>1.1.</w:t>
        </w:r>
        <w:r w:rsidR="00AE2D52">
          <w:rPr>
            <w:rFonts w:asciiTheme="minorHAnsi" w:eastAsiaTheme="minorEastAsia" w:hAnsiTheme="minorHAnsi" w:cstheme="minorBidi"/>
            <w:noProof/>
            <w:lang w:eastAsia="en-GB"/>
          </w:rPr>
          <w:tab/>
        </w:r>
        <w:r w:rsidR="00AE2D52" w:rsidRPr="00341B0D">
          <w:rPr>
            <w:rStyle w:val="Hyperlink"/>
            <w:noProof/>
          </w:rPr>
          <w:t>Contextualização</w:t>
        </w:r>
        <w:r w:rsidR="00AE2D52">
          <w:rPr>
            <w:noProof/>
            <w:webHidden/>
          </w:rPr>
          <w:tab/>
        </w:r>
        <w:r w:rsidR="00AE2D52">
          <w:rPr>
            <w:noProof/>
            <w:webHidden/>
          </w:rPr>
          <w:fldChar w:fldCharType="begin"/>
        </w:r>
        <w:r w:rsidR="00AE2D52">
          <w:rPr>
            <w:noProof/>
            <w:webHidden/>
          </w:rPr>
          <w:instrText xml:space="preserve"> PAGEREF _Toc479156265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72555E00"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6" w:history="1">
        <w:r w:rsidR="00AE2D52" w:rsidRPr="00341B0D">
          <w:rPr>
            <w:rStyle w:val="Hyperlink"/>
            <w:noProof/>
          </w:rPr>
          <w:t>1.2.</w:t>
        </w:r>
        <w:r w:rsidR="00AE2D52">
          <w:rPr>
            <w:rFonts w:asciiTheme="minorHAnsi" w:eastAsiaTheme="minorEastAsia" w:hAnsiTheme="minorHAnsi" w:cstheme="minorBidi"/>
            <w:noProof/>
            <w:lang w:eastAsia="en-GB"/>
          </w:rPr>
          <w:tab/>
        </w:r>
        <w:r w:rsidR="00AE2D52" w:rsidRPr="00341B0D">
          <w:rPr>
            <w:rStyle w:val="Hyperlink"/>
            <w:noProof/>
          </w:rPr>
          <w:t>Motivação</w:t>
        </w:r>
        <w:r w:rsidR="00AE2D52">
          <w:rPr>
            <w:noProof/>
            <w:webHidden/>
          </w:rPr>
          <w:tab/>
        </w:r>
        <w:r w:rsidR="00AE2D52">
          <w:rPr>
            <w:noProof/>
            <w:webHidden/>
          </w:rPr>
          <w:fldChar w:fldCharType="begin"/>
        </w:r>
        <w:r w:rsidR="00AE2D52">
          <w:rPr>
            <w:noProof/>
            <w:webHidden/>
          </w:rPr>
          <w:instrText xml:space="preserve"> PAGEREF _Toc479156266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5004284D"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7" w:history="1">
        <w:r w:rsidR="00AE2D52" w:rsidRPr="00341B0D">
          <w:rPr>
            <w:rStyle w:val="Hyperlink"/>
            <w:noProof/>
          </w:rPr>
          <w:t>1.3.</w:t>
        </w:r>
        <w:r w:rsidR="00AE2D52">
          <w:rPr>
            <w:rFonts w:asciiTheme="minorHAnsi" w:eastAsiaTheme="minorEastAsia" w:hAnsiTheme="minorHAnsi" w:cstheme="minorBidi"/>
            <w:noProof/>
            <w:lang w:eastAsia="en-GB"/>
          </w:rPr>
          <w:tab/>
        </w:r>
        <w:r w:rsidR="00AE2D52" w:rsidRPr="00341B0D">
          <w:rPr>
            <w:rStyle w:val="Hyperlink"/>
            <w:noProof/>
          </w:rPr>
          <w:t>Descrição do problema</w:t>
        </w:r>
        <w:r w:rsidR="00AE2D52">
          <w:rPr>
            <w:noProof/>
            <w:webHidden/>
          </w:rPr>
          <w:tab/>
        </w:r>
        <w:r w:rsidR="00AE2D52">
          <w:rPr>
            <w:noProof/>
            <w:webHidden/>
          </w:rPr>
          <w:fldChar w:fldCharType="begin"/>
        </w:r>
        <w:r w:rsidR="00AE2D52">
          <w:rPr>
            <w:noProof/>
            <w:webHidden/>
          </w:rPr>
          <w:instrText xml:space="preserve"> PAGEREF _Toc479156267 \h </w:instrText>
        </w:r>
        <w:r w:rsidR="00AE2D52">
          <w:rPr>
            <w:noProof/>
            <w:webHidden/>
          </w:rPr>
        </w:r>
        <w:r w:rsidR="00AE2D52">
          <w:rPr>
            <w:noProof/>
            <w:webHidden/>
          </w:rPr>
          <w:fldChar w:fldCharType="separate"/>
        </w:r>
        <w:r w:rsidR="00AE2D52">
          <w:rPr>
            <w:noProof/>
            <w:webHidden/>
          </w:rPr>
          <w:t>1</w:t>
        </w:r>
        <w:r w:rsidR="00AE2D52">
          <w:rPr>
            <w:noProof/>
            <w:webHidden/>
          </w:rPr>
          <w:fldChar w:fldCharType="end"/>
        </w:r>
      </w:hyperlink>
    </w:p>
    <w:p w14:paraId="4A8AE704"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8" w:history="1">
        <w:r w:rsidR="00AE2D52" w:rsidRPr="00341B0D">
          <w:rPr>
            <w:rStyle w:val="Hyperlink"/>
            <w:noProof/>
          </w:rPr>
          <w:t>1.4.</w:t>
        </w:r>
        <w:r w:rsidR="00AE2D52">
          <w:rPr>
            <w:rFonts w:asciiTheme="minorHAnsi" w:eastAsiaTheme="minorEastAsia" w:hAnsiTheme="minorHAnsi" w:cstheme="minorBidi"/>
            <w:noProof/>
            <w:lang w:eastAsia="en-GB"/>
          </w:rPr>
          <w:tab/>
        </w:r>
        <w:r w:rsidR="00AE2D52" w:rsidRPr="00341B0D">
          <w:rPr>
            <w:rStyle w:val="Hyperlink"/>
            <w:noProof/>
          </w:rPr>
          <w:t>Objetivos</w:t>
        </w:r>
        <w:r w:rsidR="00AE2D52">
          <w:rPr>
            <w:noProof/>
            <w:webHidden/>
          </w:rPr>
          <w:tab/>
        </w:r>
        <w:r w:rsidR="00AE2D52">
          <w:rPr>
            <w:noProof/>
            <w:webHidden/>
          </w:rPr>
          <w:fldChar w:fldCharType="begin"/>
        </w:r>
        <w:r w:rsidR="00AE2D52">
          <w:rPr>
            <w:noProof/>
            <w:webHidden/>
          </w:rPr>
          <w:instrText xml:space="preserve"> PAGEREF _Toc479156268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4DCD6483"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69" w:history="1">
        <w:r w:rsidR="00AE2D52" w:rsidRPr="00341B0D">
          <w:rPr>
            <w:rStyle w:val="Hyperlink"/>
            <w:noProof/>
          </w:rPr>
          <w:t>1.5.</w:t>
        </w:r>
        <w:r w:rsidR="00AE2D52">
          <w:rPr>
            <w:rFonts w:asciiTheme="minorHAnsi" w:eastAsiaTheme="minorEastAsia" w:hAnsiTheme="minorHAnsi" w:cstheme="minorBidi"/>
            <w:noProof/>
            <w:lang w:eastAsia="en-GB"/>
          </w:rPr>
          <w:tab/>
        </w:r>
        <w:r w:rsidR="00AE2D52" w:rsidRPr="00341B0D">
          <w:rPr>
            <w:rStyle w:val="Hyperlink"/>
            <w:noProof/>
          </w:rPr>
          <w:t>Estrutura do documento</w:t>
        </w:r>
        <w:r w:rsidR="00AE2D52">
          <w:rPr>
            <w:noProof/>
            <w:webHidden/>
          </w:rPr>
          <w:tab/>
        </w:r>
        <w:r w:rsidR="00AE2D52">
          <w:rPr>
            <w:noProof/>
            <w:webHidden/>
          </w:rPr>
          <w:fldChar w:fldCharType="begin"/>
        </w:r>
        <w:r w:rsidR="00AE2D52">
          <w:rPr>
            <w:noProof/>
            <w:webHidden/>
          </w:rPr>
          <w:instrText xml:space="preserve"> PAGEREF _Toc479156269 \h </w:instrText>
        </w:r>
        <w:r w:rsidR="00AE2D52">
          <w:rPr>
            <w:noProof/>
            <w:webHidden/>
          </w:rPr>
        </w:r>
        <w:r w:rsidR="00AE2D52">
          <w:rPr>
            <w:noProof/>
            <w:webHidden/>
          </w:rPr>
          <w:fldChar w:fldCharType="separate"/>
        </w:r>
        <w:r w:rsidR="00AE2D52">
          <w:rPr>
            <w:noProof/>
            <w:webHidden/>
          </w:rPr>
          <w:t>2</w:t>
        </w:r>
        <w:r w:rsidR="00AE2D52">
          <w:rPr>
            <w:noProof/>
            <w:webHidden/>
          </w:rPr>
          <w:fldChar w:fldCharType="end"/>
        </w:r>
      </w:hyperlink>
    </w:p>
    <w:p w14:paraId="5B95CA2F"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0" w:history="1">
        <w:r w:rsidR="00AE2D52" w:rsidRPr="00341B0D">
          <w:rPr>
            <w:rStyle w:val="Hyperlink"/>
            <w:noProof/>
          </w:rPr>
          <w:t>2.</w:t>
        </w:r>
        <w:r w:rsidR="00AE2D52">
          <w:rPr>
            <w:rFonts w:asciiTheme="minorHAnsi" w:eastAsiaTheme="minorEastAsia" w:hAnsiTheme="minorHAnsi" w:cstheme="minorBidi"/>
            <w:noProof/>
            <w:lang w:eastAsia="en-GB"/>
          </w:rPr>
          <w:tab/>
        </w:r>
        <w:r w:rsidR="00AE2D52" w:rsidRPr="00341B0D">
          <w:rPr>
            <w:rStyle w:val="Hyperlink"/>
            <w:noProof/>
          </w:rPr>
          <w:t>Estado da Arte</w:t>
        </w:r>
        <w:r w:rsidR="00AE2D52">
          <w:rPr>
            <w:noProof/>
            <w:webHidden/>
          </w:rPr>
          <w:tab/>
        </w:r>
        <w:r w:rsidR="00AE2D52">
          <w:rPr>
            <w:noProof/>
            <w:webHidden/>
          </w:rPr>
          <w:fldChar w:fldCharType="begin"/>
        </w:r>
        <w:r w:rsidR="00AE2D52">
          <w:rPr>
            <w:noProof/>
            <w:webHidden/>
          </w:rPr>
          <w:instrText xml:space="preserve"> PAGEREF _Toc479156270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C7A49B0"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1" w:history="1">
        <w:r w:rsidR="00AE2D52" w:rsidRPr="00341B0D">
          <w:rPr>
            <w:rStyle w:val="Hyperlink"/>
            <w:noProof/>
            <w:highlight w:val="yellow"/>
          </w:rPr>
          <w:t>2.1.</w:t>
        </w:r>
        <w:r w:rsidR="00AE2D52">
          <w:rPr>
            <w:rFonts w:asciiTheme="minorHAnsi" w:eastAsiaTheme="minorEastAsia" w:hAnsiTheme="minorHAnsi" w:cstheme="minorBidi"/>
            <w:noProof/>
            <w:lang w:eastAsia="en-GB"/>
          </w:rPr>
          <w:tab/>
        </w:r>
        <w:r w:rsidR="00AE2D52" w:rsidRPr="00341B0D">
          <w:rPr>
            <w:rStyle w:val="Hyperlink"/>
            <w:noProof/>
            <w:highlight w:val="yellow"/>
          </w:rPr>
          <w:t>Introdução</w:t>
        </w:r>
        <w:r w:rsidR="00AE2D52">
          <w:rPr>
            <w:noProof/>
            <w:webHidden/>
          </w:rPr>
          <w:tab/>
        </w:r>
        <w:r w:rsidR="00AE2D52">
          <w:rPr>
            <w:noProof/>
            <w:webHidden/>
          </w:rPr>
          <w:fldChar w:fldCharType="begin"/>
        </w:r>
        <w:r w:rsidR="00AE2D52">
          <w:rPr>
            <w:noProof/>
            <w:webHidden/>
          </w:rPr>
          <w:instrText xml:space="preserve"> PAGEREF _Toc479156271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1A69ABE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2" w:history="1">
        <w:r w:rsidR="00AE2D52" w:rsidRPr="00341B0D">
          <w:rPr>
            <w:rStyle w:val="Hyperlink"/>
            <w:noProof/>
          </w:rPr>
          <w:t>2.2.</w:t>
        </w:r>
        <w:r w:rsidR="00AE2D52">
          <w:rPr>
            <w:rFonts w:asciiTheme="minorHAnsi" w:eastAsiaTheme="minorEastAsia" w:hAnsiTheme="minorHAnsi" w:cstheme="minorBidi"/>
            <w:noProof/>
            <w:lang w:eastAsia="en-GB"/>
          </w:rPr>
          <w:tab/>
        </w:r>
        <w:r w:rsidR="00AE2D52" w:rsidRPr="00341B0D">
          <w:rPr>
            <w:rStyle w:val="Hyperlink"/>
            <w:noProof/>
          </w:rPr>
          <w:t>Exemplos de Aplicações já existentes</w:t>
        </w:r>
        <w:r w:rsidR="00AE2D52">
          <w:rPr>
            <w:noProof/>
            <w:webHidden/>
          </w:rPr>
          <w:tab/>
        </w:r>
        <w:r w:rsidR="00AE2D52">
          <w:rPr>
            <w:noProof/>
            <w:webHidden/>
          </w:rPr>
          <w:fldChar w:fldCharType="begin"/>
        </w:r>
        <w:r w:rsidR="00AE2D52">
          <w:rPr>
            <w:noProof/>
            <w:webHidden/>
          </w:rPr>
          <w:instrText xml:space="preserve"> PAGEREF _Toc479156272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62F44A8E"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3" w:history="1">
        <w:r w:rsidR="00AE2D52" w:rsidRPr="00341B0D">
          <w:rPr>
            <w:rStyle w:val="Hyperlink"/>
            <w:noProof/>
          </w:rPr>
          <w:t>2.3.</w:t>
        </w:r>
        <w:r w:rsidR="00AE2D52">
          <w:rPr>
            <w:rFonts w:asciiTheme="minorHAnsi" w:eastAsiaTheme="minorEastAsia" w:hAnsiTheme="minorHAnsi" w:cstheme="minorBidi"/>
            <w:noProof/>
            <w:lang w:eastAsia="en-GB"/>
          </w:rPr>
          <w:tab/>
        </w:r>
        <w:r w:rsidR="00AE2D52" w:rsidRPr="00341B0D">
          <w:rPr>
            <w:rStyle w:val="Hyperlink"/>
            <w:noProof/>
          </w:rPr>
          <w:t>Diferentes softwares e suas aplicações</w:t>
        </w:r>
        <w:r w:rsidR="00AE2D52">
          <w:rPr>
            <w:noProof/>
            <w:webHidden/>
          </w:rPr>
          <w:tab/>
        </w:r>
        <w:r w:rsidR="00AE2D52">
          <w:rPr>
            <w:noProof/>
            <w:webHidden/>
          </w:rPr>
          <w:fldChar w:fldCharType="begin"/>
        </w:r>
        <w:r w:rsidR="00AE2D52">
          <w:rPr>
            <w:noProof/>
            <w:webHidden/>
          </w:rPr>
          <w:instrText xml:space="preserve"> PAGEREF _Toc479156273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50DD05A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4" w:history="1">
        <w:r w:rsidR="00AE2D52" w:rsidRPr="00341B0D">
          <w:rPr>
            <w:rStyle w:val="Hyperlink"/>
            <w:noProof/>
          </w:rPr>
          <w:t>2.4.</w:t>
        </w:r>
        <w:r w:rsidR="00AE2D52">
          <w:rPr>
            <w:rFonts w:asciiTheme="minorHAnsi" w:eastAsiaTheme="minorEastAsia" w:hAnsiTheme="minorHAnsi" w:cstheme="minorBidi"/>
            <w:noProof/>
            <w:lang w:eastAsia="en-GB"/>
          </w:rPr>
          <w:tab/>
        </w:r>
        <w:r w:rsidR="00AE2D52" w:rsidRPr="00341B0D">
          <w:rPr>
            <w:rStyle w:val="Hyperlink"/>
            <w:noProof/>
          </w:rPr>
          <w:t>Análise critica do estado da arte</w:t>
        </w:r>
        <w:r w:rsidR="00AE2D52">
          <w:rPr>
            <w:noProof/>
            <w:webHidden/>
          </w:rPr>
          <w:tab/>
        </w:r>
        <w:r w:rsidR="00AE2D52">
          <w:rPr>
            <w:noProof/>
            <w:webHidden/>
          </w:rPr>
          <w:fldChar w:fldCharType="begin"/>
        </w:r>
        <w:r w:rsidR="00AE2D52">
          <w:rPr>
            <w:noProof/>
            <w:webHidden/>
          </w:rPr>
          <w:instrText xml:space="preserve"> PAGEREF _Toc479156274 \h </w:instrText>
        </w:r>
        <w:r w:rsidR="00AE2D52">
          <w:rPr>
            <w:noProof/>
            <w:webHidden/>
          </w:rPr>
        </w:r>
        <w:r w:rsidR="00AE2D52">
          <w:rPr>
            <w:noProof/>
            <w:webHidden/>
          </w:rPr>
          <w:fldChar w:fldCharType="separate"/>
        </w:r>
        <w:r w:rsidR="00AE2D52">
          <w:rPr>
            <w:noProof/>
            <w:webHidden/>
          </w:rPr>
          <w:t>3</w:t>
        </w:r>
        <w:r w:rsidR="00AE2D52">
          <w:rPr>
            <w:noProof/>
            <w:webHidden/>
          </w:rPr>
          <w:fldChar w:fldCharType="end"/>
        </w:r>
      </w:hyperlink>
    </w:p>
    <w:p w14:paraId="4A2F7A64"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5" w:history="1">
        <w:r w:rsidR="00AE2D52" w:rsidRPr="00341B0D">
          <w:rPr>
            <w:rStyle w:val="Hyperlink"/>
            <w:noProof/>
          </w:rPr>
          <w:t>3.</w:t>
        </w:r>
        <w:r w:rsidR="00AE2D52">
          <w:rPr>
            <w:rFonts w:asciiTheme="minorHAnsi" w:eastAsiaTheme="minorEastAsia" w:hAnsiTheme="minorHAnsi" w:cstheme="minorBidi"/>
            <w:noProof/>
            <w:lang w:eastAsia="en-GB"/>
          </w:rPr>
          <w:tab/>
        </w:r>
        <w:r w:rsidR="00AE2D52" w:rsidRPr="00341B0D">
          <w:rPr>
            <w:rStyle w:val="Hyperlink"/>
            <w:noProof/>
          </w:rPr>
          <w:t>Metodologia e resultados esperados</w:t>
        </w:r>
        <w:r w:rsidR="00AE2D52">
          <w:rPr>
            <w:noProof/>
            <w:webHidden/>
          </w:rPr>
          <w:tab/>
        </w:r>
        <w:r w:rsidR="00AE2D52">
          <w:rPr>
            <w:noProof/>
            <w:webHidden/>
          </w:rPr>
          <w:fldChar w:fldCharType="begin"/>
        </w:r>
        <w:r w:rsidR="00AE2D52">
          <w:rPr>
            <w:noProof/>
            <w:webHidden/>
          </w:rPr>
          <w:instrText xml:space="preserve"> PAGEREF _Toc479156275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1A771F2E"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6" w:history="1">
        <w:r w:rsidR="00AE2D52" w:rsidRPr="00341B0D">
          <w:rPr>
            <w:rStyle w:val="Hyperlink"/>
            <w:noProof/>
          </w:rPr>
          <w:t>3.1.</w:t>
        </w:r>
        <w:r w:rsidR="00AE2D52">
          <w:rPr>
            <w:rFonts w:asciiTheme="minorHAnsi" w:eastAsiaTheme="minorEastAsia" w:hAnsiTheme="minorHAnsi" w:cstheme="minorBidi"/>
            <w:noProof/>
            <w:lang w:eastAsia="en-GB"/>
          </w:rPr>
          <w:tab/>
        </w:r>
        <w:r w:rsidR="00AE2D52" w:rsidRPr="00341B0D">
          <w:rPr>
            <w:rStyle w:val="Hyperlink"/>
            <w:noProof/>
          </w:rPr>
          <w:t>Metodologia</w:t>
        </w:r>
        <w:r w:rsidR="00AE2D52">
          <w:rPr>
            <w:noProof/>
            <w:webHidden/>
          </w:rPr>
          <w:tab/>
        </w:r>
        <w:r w:rsidR="00AE2D52">
          <w:rPr>
            <w:noProof/>
            <w:webHidden/>
          </w:rPr>
          <w:fldChar w:fldCharType="begin"/>
        </w:r>
        <w:r w:rsidR="00AE2D52">
          <w:rPr>
            <w:noProof/>
            <w:webHidden/>
          </w:rPr>
          <w:instrText xml:space="preserve"> PAGEREF _Toc479156276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66F3DAC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7" w:history="1">
        <w:r w:rsidR="00AE2D52" w:rsidRPr="00341B0D">
          <w:rPr>
            <w:rStyle w:val="Hyperlink"/>
            <w:noProof/>
          </w:rPr>
          <w:t>3.2.</w:t>
        </w:r>
        <w:r w:rsidR="00AE2D52">
          <w:rPr>
            <w:rFonts w:asciiTheme="minorHAnsi" w:eastAsiaTheme="minorEastAsia" w:hAnsiTheme="minorHAnsi" w:cstheme="minorBidi"/>
            <w:noProof/>
            <w:lang w:eastAsia="en-GB"/>
          </w:rPr>
          <w:tab/>
        </w:r>
        <w:r w:rsidR="00AE2D52" w:rsidRPr="00341B0D">
          <w:rPr>
            <w:rStyle w:val="Hyperlink"/>
            <w:noProof/>
          </w:rPr>
          <w:t>Descrição das Tarefas</w:t>
        </w:r>
        <w:r w:rsidR="00AE2D52">
          <w:rPr>
            <w:noProof/>
            <w:webHidden/>
          </w:rPr>
          <w:tab/>
        </w:r>
        <w:r w:rsidR="00AE2D52">
          <w:rPr>
            <w:noProof/>
            <w:webHidden/>
          </w:rPr>
          <w:fldChar w:fldCharType="begin"/>
        </w:r>
        <w:r w:rsidR="00AE2D52">
          <w:rPr>
            <w:noProof/>
            <w:webHidden/>
          </w:rPr>
          <w:instrText xml:space="preserve"> PAGEREF _Toc479156277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341E32C2"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78" w:history="1">
        <w:r w:rsidR="00AE2D52" w:rsidRPr="00341B0D">
          <w:rPr>
            <w:rStyle w:val="Hyperlink"/>
            <w:noProof/>
          </w:rPr>
          <w:t>3.3.</w:t>
        </w:r>
        <w:r w:rsidR="00AE2D52">
          <w:rPr>
            <w:rFonts w:asciiTheme="minorHAnsi" w:eastAsiaTheme="minorEastAsia" w:hAnsiTheme="minorHAnsi" w:cstheme="minorBidi"/>
            <w:noProof/>
            <w:lang w:eastAsia="en-GB"/>
          </w:rPr>
          <w:tab/>
        </w:r>
        <w:r w:rsidR="00AE2D52" w:rsidRPr="00341B0D">
          <w:rPr>
            <w:rStyle w:val="Hyperlink"/>
            <w:noProof/>
          </w:rPr>
          <w:t>Resultados esperados</w:t>
        </w:r>
        <w:r w:rsidR="00AE2D52">
          <w:rPr>
            <w:noProof/>
            <w:webHidden/>
          </w:rPr>
          <w:tab/>
        </w:r>
        <w:r w:rsidR="00AE2D52">
          <w:rPr>
            <w:noProof/>
            <w:webHidden/>
          </w:rPr>
          <w:fldChar w:fldCharType="begin"/>
        </w:r>
        <w:r w:rsidR="00AE2D52">
          <w:rPr>
            <w:noProof/>
            <w:webHidden/>
          </w:rPr>
          <w:instrText xml:space="preserve"> PAGEREF _Toc479156278 \h </w:instrText>
        </w:r>
        <w:r w:rsidR="00AE2D52">
          <w:rPr>
            <w:noProof/>
            <w:webHidden/>
          </w:rPr>
        </w:r>
        <w:r w:rsidR="00AE2D52">
          <w:rPr>
            <w:noProof/>
            <w:webHidden/>
          </w:rPr>
          <w:fldChar w:fldCharType="separate"/>
        </w:r>
        <w:r w:rsidR="00AE2D52">
          <w:rPr>
            <w:noProof/>
            <w:webHidden/>
          </w:rPr>
          <w:t>4</w:t>
        </w:r>
        <w:r w:rsidR="00AE2D52">
          <w:rPr>
            <w:noProof/>
            <w:webHidden/>
          </w:rPr>
          <w:fldChar w:fldCharType="end"/>
        </w:r>
      </w:hyperlink>
    </w:p>
    <w:p w14:paraId="058E041D"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79" w:history="1">
        <w:r w:rsidR="00AE2D52" w:rsidRPr="00341B0D">
          <w:rPr>
            <w:rStyle w:val="Hyperlink"/>
            <w:noProof/>
          </w:rPr>
          <w:t>4.</w:t>
        </w:r>
        <w:r w:rsidR="00AE2D52">
          <w:rPr>
            <w:rFonts w:asciiTheme="minorHAnsi" w:eastAsiaTheme="minorEastAsia" w:hAnsiTheme="minorHAnsi" w:cstheme="minorBidi"/>
            <w:noProof/>
            <w:lang w:eastAsia="en-GB"/>
          </w:rPr>
          <w:tab/>
        </w:r>
        <w:r w:rsidR="00AE2D52" w:rsidRPr="00341B0D">
          <w:rPr>
            <w:rStyle w:val="Hyperlink"/>
            <w:noProof/>
          </w:rPr>
          <w:t>Modulação</w:t>
        </w:r>
        <w:r w:rsidR="00AE2D52">
          <w:rPr>
            <w:noProof/>
            <w:webHidden/>
          </w:rPr>
          <w:tab/>
        </w:r>
        <w:r w:rsidR="00AE2D52">
          <w:rPr>
            <w:noProof/>
            <w:webHidden/>
          </w:rPr>
          <w:fldChar w:fldCharType="begin"/>
        </w:r>
        <w:r w:rsidR="00AE2D52">
          <w:rPr>
            <w:noProof/>
            <w:webHidden/>
          </w:rPr>
          <w:instrText xml:space="preserve"> PAGEREF _Toc479156279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34407286"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0" w:history="1">
        <w:r w:rsidR="00AE2D52" w:rsidRPr="00341B0D">
          <w:rPr>
            <w:rStyle w:val="Hyperlink"/>
            <w:noProof/>
          </w:rPr>
          <w:t>4.1.</w:t>
        </w:r>
        <w:r w:rsidR="00AE2D52">
          <w:rPr>
            <w:rFonts w:asciiTheme="minorHAnsi" w:eastAsiaTheme="minorEastAsia" w:hAnsiTheme="minorHAnsi" w:cstheme="minorBidi"/>
            <w:noProof/>
            <w:lang w:eastAsia="en-GB"/>
          </w:rPr>
          <w:tab/>
        </w:r>
        <w:r w:rsidR="00AE2D52" w:rsidRPr="00341B0D">
          <w:rPr>
            <w:rStyle w:val="Hyperlink"/>
            <w:noProof/>
          </w:rPr>
          <w:t>Diagrama de Contexto</w:t>
        </w:r>
        <w:r w:rsidR="00AE2D52">
          <w:rPr>
            <w:noProof/>
            <w:webHidden/>
          </w:rPr>
          <w:tab/>
        </w:r>
        <w:r w:rsidR="00AE2D52">
          <w:rPr>
            <w:noProof/>
            <w:webHidden/>
          </w:rPr>
          <w:fldChar w:fldCharType="begin"/>
        </w:r>
        <w:r w:rsidR="00AE2D52">
          <w:rPr>
            <w:noProof/>
            <w:webHidden/>
          </w:rPr>
          <w:instrText xml:space="preserve"> PAGEREF _Toc479156280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27765C0B"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1" w:history="1">
        <w:r w:rsidR="00AE2D52" w:rsidRPr="00341B0D">
          <w:rPr>
            <w:rStyle w:val="Hyperlink"/>
            <w:noProof/>
          </w:rPr>
          <w:t>4.2.</w:t>
        </w:r>
        <w:r w:rsidR="00AE2D52">
          <w:rPr>
            <w:rFonts w:asciiTheme="minorHAnsi" w:eastAsiaTheme="minorEastAsia" w:hAnsiTheme="minorHAnsi" w:cstheme="minorBidi"/>
            <w:noProof/>
            <w:lang w:eastAsia="en-GB"/>
          </w:rPr>
          <w:tab/>
        </w:r>
        <w:r w:rsidR="00AE2D52" w:rsidRPr="00341B0D">
          <w:rPr>
            <w:rStyle w:val="Hyperlink"/>
            <w:noProof/>
          </w:rPr>
          <w:t>Casos de Uso</w:t>
        </w:r>
        <w:r w:rsidR="00AE2D52">
          <w:rPr>
            <w:noProof/>
            <w:webHidden/>
          </w:rPr>
          <w:tab/>
        </w:r>
        <w:r w:rsidR="00AE2D52">
          <w:rPr>
            <w:noProof/>
            <w:webHidden/>
          </w:rPr>
          <w:fldChar w:fldCharType="begin"/>
        </w:r>
        <w:r w:rsidR="00AE2D52">
          <w:rPr>
            <w:noProof/>
            <w:webHidden/>
          </w:rPr>
          <w:instrText xml:space="preserve"> PAGEREF _Toc479156281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2B5D1EA"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2" w:history="1">
        <w:r w:rsidR="00AE2D52" w:rsidRPr="00341B0D">
          <w:rPr>
            <w:rStyle w:val="Hyperlink"/>
            <w:noProof/>
            <w:lang w:val="pt-BR"/>
          </w:rPr>
          <w:t>4.2.1.</w:t>
        </w:r>
        <w:r w:rsidR="00AE2D52">
          <w:rPr>
            <w:rFonts w:asciiTheme="minorHAnsi" w:eastAsiaTheme="minorEastAsia" w:hAnsiTheme="minorHAnsi" w:cstheme="minorBidi"/>
            <w:noProof/>
            <w:lang w:eastAsia="en-GB"/>
          </w:rPr>
          <w:tab/>
        </w:r>
        <w:r w:rsidR="00AE2D52" w:rsidRPr="00341B0D">
          <w:rPr>
            <w:rStyle w:val="Hyperlink"/>
            <w:noProof/>
            <w:lang w:val="pt-BR"/>
          </w:rPr>
          <w:t>Atores e respetivos casos de Uso</w:t>
        </w:r>
        <w:r w:rsidR="00AE2D52">
          <w:rPr>
            <w:noProof/>
            <w:webHidden/>
          </w:rPr>
          <w:tab/>
        </w:r>
        <w:r w:rsidR="00AE2D52">
          <w:rPr>
            <w:noProof/>
            <w:webHidden/>
          </w:rPr>
          <w:fldChar w:fldCharType="begin"/>
        </w:r>
        <w:r w:rsidR="00AE2D52">
          <w:rPr>
            <w:noProof/>
            <w:webHidden/>
          </w:rPr>
          <w:instrText xml:space="preserve"> PAGEREF _Toc479156282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1442AF2A"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3" w:history="1">
        <w:r w:rsidR="00AE2D52" w:rsidRPr="00341B0D">
          <w:rPr>
            <w:rStyle w:val="Hyperlink"/>
            <w:noProof/>
            <w:lang w:val="pt-BR"/>
          </w:rPr>
          <w:t>4.2.2.</w:t>
        </w:r>
        <w:r w:rsidR="00AE2D52">
          <w:rPr>
            <w:rFonts w:asciiTheme="minorHAnsi" w:eastAsiaTheme="minorEastAsia" w:hAnsiTheme="minorHAnsi" w:cstheme="minorBidi"/>
            <w:noProof/>
            <w:lang w:eastAsia="en-GB"/>
          </w:rPr>
          <w:tab/>
        </w:r>
        <w:r w:rsidR="00AE2D52" w:rsidRPr="00341B0D">
          <w:rPr>
            <w:rStyle w:val="Hyperlink"/>
            <w:noProof/>
            <w:lang w:val="pt-BR"/>
          </w:rPr>
          <w:t>Diagrama de casos de Uso</w:t>
        </w:r>
        <w:r w:rsidR="00AE2D52">
          <w:rPr>
            <w:noProof/>
            <w:webHidden/>
          </w:rPr>
          <w:tab/>
        </w:r>
        <w:r w:rsidR="00AE2D52">
          <w:rPr>
            <w:noProof/>
            <w:webHidden/>
          </w:rPr>
          <w:fldChar w:fldCharType="begin"/>
        </w:r>
        <w:r w:rsidR="00AE2D52">
          <w:rPr>
            <w:noProof/>
            <w:webHidden/>
          </w:rPr>
          <w:instrText xml:space="preserve"> PAGEREF _Toc479156283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5D4697BB"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84" w:history="1">
        <w:r w:rsidR="00AE2D52" w:rsidRPr="00341B0D">
          <w:rPr>
            <w:rStyle w:val="Hyperlink"/>
            <w:noProof/>
            <w:lang w:val="pt-BR"/>
          </w:rPr>
          <w:t>4.2.3.</w:t>
        </w:r>
        <w:r w:rsidR="00AE2D52">
          <w:rPr>
            <w:rFonts w:asciiTheme="minorHAnsi" w:eastAsiaTheme="minorEastAsia" w:hAnsiTheme="minorHAnsi" w:cstheme="minorBidi"/>
            <w:noProof/>
            <w:lang w:eastAsia="en-GB"/>
          </w:rPr>
          <w:tab/>
        </w:r>
        <w:r w:rsidR="00AE2D52" w:rsidRPr="00341B0D">
          <w:rPr>
            <w:rStyle w:val="Hyperlink"/>
            <w:noProof/>
            <w:lang w:val="pt-BR"/>
          </w:rPr>
          <w:t>Descrição de casos de Uso</w:t>
        </w:r>
        <w:r w:rsidR="00AE2D52">
          <w:rPr>
            <w:noProof/>
            <w:webHidden/>
          </w:rPr>
          <w:tab/>
        </w:r>
        <w:r w:rsidR="00AE2D52">
          <w:rPr>
            <w:noProof/>
            <w:webHidden/>
          </w:rPr>
          <w:fldChar w:fldCharType="begin"/>
        </w:r>
        <w:r w:rsidR="00AE2D52">
          <w:rPr>
            <w:noProof/>
            <w:webHidden/>
          </w:rPr>
          <w:instrText xml:space="preserve"> PAGEREF _Toc479156284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837B79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5" w:history="1">
        <w:r w:rsidR="00AE2D52" w:rsidRPr="00341B0D">
          <w:rPr>
            <w:rStyle w:val="Hyperlink"/>
            <w:noProof/>
          </w:rPr>
          <w:t>4.3.</w:t>
        </w:r>
        <w:r w:rsidR="00AE2D52">
          <w:rPr>
            <w:rFonts w:asciiTheme="minorHAnsi" w:eastAsiaTheme="minorEastAsia" w:hAnsiTheme="minorHAnsi" w:cstheme="minorBidi"/>
            <w:noProof/>
            <w:lang w:eastAsia="en-GB"/>
          </w:rPr>
          <w:tab/>
        </w:r>
        <w:r w:rsidR="00AE2D52" w:rsidRPr="00341B0D">
          <w:rPr>
            <w:rStyle w:val="Hyperlink"/>
            <w:noProof/>
          </w:rPr>
          <w:t>Diagramas de Sequência</w:t>
        </w:r>
        <w:r w:rsidR="00AE2D52">
          <w:rPr>
            <w:noProof/>
            <w:webHidden/>
          </w:rPr>
          <w:tab/>
        </w:r>
        <w:r w:rsidR="00AE2D52">
          <w:rPr>
            <w:noProof/>
            <w:webHidden/>
          </w:rPr>
          <w:fldChar w:fldCharType="begin"/>
        </w:r>
        <w:r w:rsidR="00AE2D52">
          <w:rPr>
            <w:noProof/>
            <w:webHidden/>
          </w:rPr>
          <w:instrText xml:space="preserve"> PAGEREF _Toc479156285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0C8C5509"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6" w:history="1">
        <w:r w:rsidR="00AE2D52" w:rsidRPr="00341B0D">
          <w:rPr>
            <w:rStyle w:val="Hyperlink"/>
            <w:noProof/>
          </w:rPr>
          <w:t>4.4.</w:t>
        </w:r>
        <w:r w:rsidR="00AE2D52">
          <w:rPr>
            <w:rFonts w:asciiTheme="minorHAnsi" w:eastAsiaTheme="minorEastAsia" w:hAnsiTheme="minorHAnsi" w:cstheme="minorBidi"/>
            <w:noProof/>
            <w:lang w:eastAsia="en-GB"/>
          </w:rPr>
          <w:tab/>
        </w:r>
        <w:r w:rsidR="00AE2D52" w:rsidRPr="00341B0D">
          <w:rPr>
            <w:rStyle w:val="Hyperlink"/>
            <w:noProof/>
          </w:rPr>
          <w:t>Diagramas de Classes</w:t>
        </w:r>
        <w:r w:rsidR="00AE2D52">
          <w:rPr>
            <w:noProof/>
            <w:webHidden/>
          </w:rPr>
          <w:tab/>
        </w:r>
        <w:r w:rsidR="00AE2D52">
          <w:rPr>
            <w:noProof/>
            <w:webHidden/>
          </w:rPr>
          <w:fldChar w:fldCharType="begin"/>
        </w:r>
        <w:r w:rsidR="00AE2D52">
          <w:rPr>
            <w:noProof/>
            <w:webHidden/>
          </w:rPr>
          <w:instrText xml:space="preserve"> PAGEREF _Toc479156286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7EA700E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7" w:history="1">
        <w:r w:rsidR="00AE2D52" w:rsidRPr="00341B0D">
          <w:rPr>
            <w:rStyle w:val="Hyperlink"/>
            <w:noProof/>
          </w:rPr>
          <w:t>4.5.</w:t>
        </w:r>
        <w:r w:rsidR="00AE2D52">
          <w:rPr>
            <w:rFonts w:asciiTheme="minorHAnsi" w:eastAsiaTheme="minorEastAsia" w:hAnsiTheme="minorHAnsi" w:cstheme="minorBidi"/>
            <w:noProof/>
            <w:lang w:eastAsia="en-GB"/>
          </w:rPr>
          <w:tab/>
        </w:r>
        <w:r w:rsidR="00AE2D52" w:rsidRPr="00341B0D">
          <w:rPr>
            <w:rStyle w:val="Hyperlink"/>
            <w:noProof/>
          </w:rPr>
          <w:t>Diagrama de Atividades</w:t>
        </w:r>
        <w:r w:rsidR="00AE2D52">
          <w:rPr>
            <w:noProof/>
            <w:webHidden/>
          </w:rPr>
          <w:tab/>
        </w:r>
        <w:r w:rsidR="00AE2D52">
          <w:rPr>
            <w:noProof/>
            <w:webHidden/>
          </w:rPr>
          <w:fldChar w:fldCharType="begin"/>
        </w:r>
        <w:r w:rsidR="00AE2D52">
          <w:rPr>
            <w:noProof/>
            <w:webHidden/>
          </w:rPr>
          <w:instrText xml:space="preserve"> PAGEREF _Toc479156287 \h </w:instrText>
        </w:r>
        <w:r w:rsidR="00AE2D52">
          <w:rPr>
            <w:noProof/>
            <w:webHidden/>
          </w:rPr>
        </w:r>
        <w:r w:rsidR="00AE2D52">
          <w:rPr>
            <w:noProof/>
            <w:webHidden/>
          </w:rPr>
          <w:fldChar w:fldCharType="separate"/>
        </w:r>
        <w:r w:rsidR="00AE2D52">
          <w:rPr>
            <w:noProof/>
            <w:webHidden/>
          </w:rPr>
          <w:t>5</w:t>
        </w:r>
        <w:r w:rsidR="00AE2D52">
          <w:rPr>
            <w:noProof/>
            <w:webHidden/>
          </w:rPr>
          <w:fldChar w:fldCharType="end"/>
        </w:r>
      </w:hyperlink>
    </w:p>
    <w:p w14:paraId="67DB68F3"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8" w:history="1">
        <w:r w:rsidR="00AE2D52" w:rsidRPr="00341B0D">
          <w:rPr>
            <w:rStyle w:val="Hyperlink"/>
            <w:noProof/>
          </w:rPr>
          <w:t>4.6.</w:t>
        </w:r>
        <w:r w:rsidR="00AE2D52">
          <w:rPr>
            <w:rFonts w:asciiTheme="minorHAnsi" w:eastAsiaTheme="minorEastAsia" w:hAnsiTheme="minorHAnsi" w:cstheme="minorBidi"/>
            <w:noProof/>
            <w:lang w:eastAsia="en-GB"/>
          </w:rPr>
          <w:tab/>
        </w:r>
        <w:r w:rsidR="00AE2D52" w:rsidRPr="00341B0D">
          <w:rPr>
            <w:rStyle w:val="Hyperlink"/>
            <w:noProof/>
          </w:rPr>
          <w:t>Diagrama de Estados</w:t>
        </w:r>
        <w:r w:rsidR="00AE2D52">
          <w:rPr>
            <w:noProof/>
            <w:webHidden/>
          </w:rPr>
          <w:tab/>
        </w:r>
        <w:r w:rsidR="00AE2D52">
          <w:rPr>
            <w:noProof/>
            <w:webHidden/>
          </w:rPr>
          <w:fldChar w:fldCharType="begin"/>
        </w:r>
        <w:r w:rsidR="00AE2D52">
          <w:rPr>
            <w:noProof/>
            <w:webHidden/>
          </w:rPr>
          <w:instrText xml:space="preserve"> PAGEREF _Toc479156288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7561EF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89" w:history="1">
        <w:r w:rsidR="00AE2D52" w:rsidRPr="00341B0D">
          <w:rPr>
            <w:rStyle w:val="Hyperlink"/>
            <w:noProof/>
          </w:rPr>
          <w:t>4.7.</w:t>
        </w:r>
        <w:r w:rsidR="00AE2D52">
          <w:rPr>
            <w:rFonts w:asciiTheme="minorHAnsi" w:eastAsiaTheme="minorEastAsia" w:hAnsiTheme="minorHAnsi" w:cstheme="minorBidi"/>
            <w:noProof/>
            <w:lang w:eastAsia="en-GB"/>
          </w:rPr>
          <w:tab/>
        </w:r>
        <w:r w:rsidR="00AE2D52" w:rsidRPr="00341B0D">
          <w:rPr>
            <w:rStyle w:val="Hyperlink"/>
            <w:noProof/>
          </w:rPr>
          <w:t>Diagrama de Componentes</w:t>
        </w:r>
        <w:r w:rsidR="00AE2D52">
          <w:rPr>
            <w:noProof/>
            <w:webHidden/>
          </w:rPr>
          <w:tab/>
        </w:r>
        <w:r w:rsidR="00AE2D52">
          <w:rPr>
            <w:noProof/>
            <w:webHidden/>
          </w:rPr>
          <w:fldChar w:fldCharType="begin"/>
        </w:r>
        <w:r w:rsidR="00AE2D52">
          <w:rPr>
            <w:noProof/>
            <w:webHidden/>
          </w:rPr>
          <w:instrText xml:space="preserve"> PAGEREF _Toc479156289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6DF00BFA"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0" w:history="1">
        <w:r w:rsidR="00AE2D52" w:rsidRPr="00341B0D">
          <w:rPr>
            <w:rStyle w:val="Hyperlink"/>
            <w:noProof/>
          </w:rPr>
          <w:t>4.8.</w:t>
        </w:r>
        <w:r w:rsidR="00AE2D52">
          <w:rPr>
            <w:rFonts w:asciiTheme="minorHAnsi" w:eastAsiaTheme="minorEastAsia" w:hAnsiTheme="minorHAnsi" w:cstheme="minorBidi"/>
            <w:noProof/>
            <w:lang w:eastAsia="en-GB"/>
          </w:rPr>
          <w:tab/>
        </w:r>
        <w:r w:rsidR="00AE2D52" w:rsidRPr="00341B0D">
          <w:rPr>
            <w:rStyle w:val="Hyperlink"/>
            <w:noProof/>
          </w:rPr>
          <w:t>Diagrama de Instalação (talvez, ñ aplicável)</w:t>
        </w:r>
        <w:r w:rsidR="00AE2D52">
          <w:rPr>
            <w:noProof/>
            <w:webHidden/>
          </w:rPr>
          <w:tab/>
        </w:r>
        <w:r w:rsidR="00AE2D52">
          <w:rPr>
            <w:noProof/>
            <w:webHidden/>
          </w:rPr>
          <w:fldChar w:fldCharType="begin"/>
        </w:r>
        <w:r w:rsidR="00AE2D52">
          <w:rPr>
            <w:noProof/>
            <w:webHidden/>
          </w:rPr>
          <w:instrText xml:space="preserve"> PAGEREF _Toc479156290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2D0872E1"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1" w:history="1">
        <w:r w:rsidR="00AE2D52" w:rsidRPr="00341B0D">
          <w:rPr>
            <w:rStyle w:val="Hyperlink"/>
            <w:noProof/>
            <w:highlight w:val="yellow"/>
          </w:rPr>
          <w:t>4.9.</w:t>
        </w:r>
        <w:r w:rsidR="00AE2D52">
          <w:rPr>
            <w:rFonts w:asciiTheme="minorHAnsi" w:eastAsiaTheme="minorEastAsia" w:hAnsiTheme="minorHAnsi" w:cstheme="minorBidi"/>
            <w:noProof/>
            <w:lang w:eastAsia="en-GB"/>
          </w:rPr>
          <w:tab/>
        </w:r>
        <w:r w:rsidR="00AE2D52" w:rsidRPr="00341B0D">
          <w:rPr>
            <w:rStyle w:val="Hyperlink"/>
            <w:noProof/>
            <w:highlight w:val="yellow"/>
          </w:rPr>
          <w:t>Modelo ER e Semântica dos dados</w:t>
        </w:r>
        <w:r w:rsidR="00AE2D52">
          <w:rPr>
            <w:noProof/>
            <w:webHidden/>
          </w:rPr>
          <w:tab/>
        </w:r>
        <w:r w:rsidR="00AE2D52">
          <w:rPr>
            <w:noProof/>
            <w:webHidden/>
          </w:rPr>
          <w:fldChar w:fldCharType="begin"/>
        </w:r>
        <w:r w:rsidR="00AE2D52">
          <w:rPr>
            <w:noProof/>
            <w:webHidden/>
          </w:rPr>
          <w:instrText xml:space="preserve"> PAGEREF _Toc479156291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382BDB5C"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92" w:history="1">
        <w:r w:rsidR="00AE2D52" w:rsidRPr="00341B0D">
          <w:rPr>
            <w:rStyle w:val="Hyperlink"/>
            <w:noProof/>
            <w:lang w:val="pt-PT"/>
          </w:rPr>
          <w:t>4.9.1.</w:t>
        </w:r>
        <w:r w:rsidR="00AE2D52">
          <w:rPr>
            <w:rFonts w:asciiTheme="minorHAnsi" w:eastAsiaTheme="minorEastAsia" w:hAnsiTheme="minorHAnsi" w:cstheme="minorBidi"/>
            <w:noProof/>
            <w:lang w:eastAsia="en-GB"/>
          </w:rPr>
          <w:tab/>
        </w:r>
        <w:r w:rsidR="00AE2D52" w:rsidRPr="00341B0D">
          <w:rPr>
            <w:rStyle w:val="Hyperlink"/>
            <w:noProof/>
            <w:lang w:val="pt-PT"/>
          </w:rPr>
          <w:t>Modelo Entidade Relação</w:t>
        </w:r>
        <w:r w:rsidR="00AE2D52">
          <w:rPr>
            <w:noProof/>
            <w:webHidden/>
          </w:rPr>
          <w:tab/>
        </w:r>
        <w:r w:rsidR="00AE2D52">
          <w:rPr>
            <w:noProof/>
            <w:webHidden/>
          </w:rPr>
          <w:fldChar w:fldCharType="begin"/>
        </w:r>
        <w:r w:rsidR="00AE2D52">
          <w:rPr>
            <w:noProof/>
            <w:webHidden/>
          </w:rPr>
          <w:instrText xml:space="preserve"> PAGEREF _Toc479156292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58B260D" w14:textId="77777777" w:rsidR="00AE2D52" w:rsidRDefault="006365AE">
      <w:pPr>
        <w:pStyle w:val="TOC3"/>
        <w:tabs>
          <w:tab w:val="left" w:pos="1440"/>
          <w:tab w:val="right" w:leader="dot" w:pos="8495"/>
        </w:tabs>
        <w:rPr>
          <w:rFonts w:asciiTheme="minorHAnsi" w:eastAsiaTheme="minorEastAsia" w:hAnsiTheme="minorHAnsi" w:cstheme="minorBidi"/>
          <w:noProof/>
          <w:lang w:eastAsia="en-GB"/>
        </w:rPr>
      </w:pPr>
      <w:hyperlink w:anchor="_Toc479156293" w:history="1">
        <w:r w:rsidR="00AE2D52" w:rsidRPr="00341B0D">
          <w:rPr>
            <w:rStyle w:val="Hyperlink"/>
            <w:noProof/>
            <w:lang w:val="pt-PT"/>
          </w:rPr>
          <w:t>4.9.2.</w:t>
        </w:r>
        <w:r w:rsidR="00AE2D52">
          <w:rPr>
            <w:rFonts w:asciiTheme="minorHAnsi" w:eastAsiaTheme="minorEastAsia" w:hAnsiTheme="minorHAnsi" w:cstheme="minorBidi"/>
            <w:noProof/>
            <w:lang w:eastAsia="en-GB"/>
          </w:rPr>
          <w:tab/>
        </w:r>
        <w:r w:rsidR="00AE2D52" w:rsidRPr="00341B0D">
          <w:rPr>
            <w:rStyle w:val="Hyperlink"/>
            <w:noProof/>
            <w:lang w:val="pt-PT"/>
          </w:rPr>
          <w:t>Dicionário de Dados</w:t>
        </w:r>
        <w:r w:rsidR="00AE2D52">
          <w:rPr>
            <w:noProof/>
            <w:webHidden/>
          </w:rPr>
          <w:tab/>
        </w:r>
        <w:r w:rsidR="00AE2D52">
          <w:rPr>
            <w:noProof/>
            <w:webHidden/>
          </w:rPr>
          <w:fldChar w:fldCharType="begin"/>
        </w:r>
        <w:r w:rsidR="00AE2D52">
          <w:rPr>
            <w:noProof/>
            <w:webHidden/>
          </w:rPr>
          <w:instrText xml:space="preserve"> PAGEREF _Toc479156293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463F7B17" w14:textId="77777777" w:rsidR="00AE2D52" w:rsidRDefault="006365AE">
      <w:pPr>
        <w:pStyle w:val="TOC2"/>
        <w:tabs>
          <w:tab w:val="left" w:pos="1200"/>
          <w:tab w:val="right" w:leader="dot" w:pos="8495"/>
        </w:tabs>
        <w:rPr>
          <w:rFonts w:asciiTheme="minorHAnsi" w:eastAsiaTheme="minorEastAsia" w:hAnsiTheme="minorHAnsi" w:cstheme="minorBidi"/>
          <w:noProof/>
          <w:lang w:eastAsia="en-GB"/>
        </w:rPr>
      </w:pPr>
      <w:hyperlink w:anchor="_Toc479156294" w:history="1">
        <w:r w:rsidR="00AE2D52" w:rsidRPr="00341B0D">
          <w:rPr>
            <w:rStyle w:val="Hyperlink"/>
            <w:noProof/>
          </w:rPr>
          <w:t>4.10.</w:t>
        </w:r>
        <w:r w:rsidR="00AE2D52">
          <w:rPr>
            <w:rFonts w:asciiTheme="minorHAnsi" w:eastAsiaTheme="minorEastAsia" w:hAnsiTheme="minorHAnsi" w:cstheme="minorBidi"/>
            <w:noProof/>
            <w:lang w:eastAsia="en-GB"/>
          </w:rPr>
          <w:tab/>
        </w:r>
        <w:r w:rsidR="00AE2D52" w:rsidRPr="00341B0D">
          <w:rPr>
            <w:rStyle w:val="Hyperlink"/>
            <w:noProof/>
          </w:rPr>
          <w:t>Tecnologias</w:t>
        </w:r>
        <w:r w:rsidR="00AE2D52">
          <w:rPr>
            <w:noProof/>
            <w:webHidden/>
          </w:rPr>
          <w:tab/>
        </w:r>
        <w:r w:rsidR="00AE2D52">
          <w:rPr>
            <w:noProof/>
            <w:webHidden/>
          </w:rPr>
          <w:fldChar w:fldCharType="begin"/>
        </w:r>
        <w:r w:rsidR="00AE2D52">
          <w:rPr>
            <w:noProof/>
            <w:webHidden/>
          </w:rPr>
          <w:instrText xml:space="preserve"> PAGEREF _Toc479156294 \h </w:instrText>
        </w:r>
        <w:r w:rsidR="00AE2D52">
          <w:rPr>
            <w:noProof/>
            <w:webHidden/>
          </w:rPr>
        </w:r>
        <w:r w:rsidR="00AE2D52">
          <w:rPr>
            <w:noProof/>
            <w:webHidden/>
          </w:rPr>
          <w:fldChar w:fldCharType="separate"/>
        </w:r>
        <w:r w:rsidR="00AE2D52">
          <w:rPr>
            <w:noProof/>
            <w:webHidden/>
          </w:rPr>
          <w:t>6</w:t>
        </w:r>
        <w:r w:rsidR="00AE2D52">
          <w:rPr>
            <w:noProof/>
            <w:webHidden/>
          </w:rPr>
          <w:fldChar w:fldCharType="end"/>
        </w:r>
      </w:hyperlink>
    </w:p>
    <w:p w14:paraId="0C620E4E"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295" w:history="1">
        <w:r w:rsidR="00AE2D52" w:rsidRPr="00341B0D">
          <w:rPr>
            <w:rStyle w:val="Hyperlink"/>
            <w:noProof/>
          </w:rPr>
          <w:t>5.</w:t>
        </w:r>
        <w:r w:rsidR="00AE2D52">
          <w:rPr>
            <w:rFonts w:asciiTheme="minorHAnsi" w:eastAsiaTheme="minorEastAsia" w:hAnsiTheme="minorHAnsi" w:cstheme="minorBidi"/>
            <w:noProof/>
            <w:lang w:eastAsia="en-GB"/>
          </w:rPr>
          <w:tab/>
        </w:r>
        <w:r w:rsidR="00AE2D52" w:rsidRPr="00341B0D">
          <w:rPr>
            <w:rStyle w:val="Hyperlink"/>
            <w:noProof/>
          </w:rPr>
          <w:t>Implementação da Solução</w:t>
        </w:r>
        <w:r w:rsidR="00AE2D52">
          <w:rPr>
            <w:noProof/>
            <w:webHidden/>
          </w:rPr>
          <w:tab/>
        </w:r>
        <w:r w:rsidR="00AE2D52">
          <w:rPr>
            <w:noProof/>
            <w:webHidden/>
          </w:rPr>
          <w:fldChar w:fldCharType="begin"/>
        </w:r>
        <w:r w:rsidR="00AE2D52">
          <w:rPr>
            <w:noProof/>
            <w:webHidden/>
          </w:rPr>
          <w:instrText xml:space="preserve"> PAGEREF _Toc479156295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8CB7DD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6" w:history="1">
        <w:r w:rsidR="00AE2D52" w:rsidRPr="00341B0D">
          <w:rPr>
            <w:rStyle w:val="Hyperlink"/>
            <w:noProof/>
          </w:rPr>
          <w:t>5.1.</w:t>
        </w:r>
        <w:r w:rsidR="00AE2D52">
          <w:rPr>
            <w:rFonts w:asciiTheme="minorHAnsi" w:eastAsiaTheme="minorEastAsia" w:hAnsiTheme="minorHAnsi" w:cstheme="minorBidi"/>
            <w:noProof/>
            <w:lang w:eastAsia="en-GB"/>
          </w:rPr>
          <w:tab/>
        </w:r>
        <w:r w:rsidR="00AE2D52" w:rsidRPr="00341B0D">
          <w:rPr>
            <w:rStyle w:val="Hyperlink"/>
            <w:noProof/>
          </w:rPr>
          <w:t>Introdução</w:t>
        </w:r>
        <w:r w:rsidR="00AE2D52">
          <w:rPr>
            <w:noProof/>
            <w:webHidden/>
          </w:rPr>
          <w:tab/>
        </w:r>
        <w:r w:rsidR="00AE2D52">
          <w:rPr>
            <w:noProof/>
            <w:webHidden/>
          </w:rPr>
          <w:fldChar w:fldCharType="begin"/>
        </w:r>
        <w:r w:rsidR="00AE2D52">
          <w:rPr>
            <w:noProof/>
            <w:webHidden/>
          </w:rPr>
          <w:instrText xml:space="preserve"> PAGEREF _Toc479156296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21A82B41"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7" w:history="1">
        <w:r w:rsidR="00AE2D52" w:rsidRPr="00341B0D">
          <w:rPr>
            <w:rStyle w:val="Hyperlink"/>
            <w:noProof/>
          </w:rPr>
          <w:t>5.2.</w:t>
        </w:r>
        <w:r w:rsidR="00AE2D52">
          <w:rPr>
            <w:rFonts w:asciiTheme="minorHAnsi" w:eastAsiaTheme="minorEastAsia" w:hAnsiTheme="minorHAnsi" w:cstheme="minorBidi"/>
            <w:noProof/>
            <w:lang w:eastAsia="en-GB"/>
          </w:rPr>
          <w:tab/>
        </w:r>
        <w:r w:rsidR="00AE2D52" w:rsidRPr="00341B0D">
          <w:rPr>
            <w:rStyle w:val="Hyperlink"/>
            <w:noProof/>
          </w:rPr>
          <w:t>CODE</w:t>
        </w:r>
        <w:r w:rsidR="00AE2D52">
          <w:rPr>
            <w:noProof/>
            <w:webHidden/>
          </w:rPr>
          <w:tab/>
        </w:r>
        <w:r w:rsidR="00AE2D52">
          <w:rPr>
            <w:noProof/>
            <w:webHidden/>
          </w:rPr>
          <w:fldChar w:fldCharType="begin"/>
        </w:r>
        <w:r w:rsidR="00AE2D52">
          <w:rPr>
            <w:noProof/>
            <w:webHidden/>
          </w:rPr>
          <w:instrText xml:space="preserve"> PAGEREF _Toc479156297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4B901748"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8" w:history="1">
        <w:r w:rsidR="00AE2D52" w:rsidRPr="00341B0D">
          <w:rPr>
            <w:rStyle w:val="Hyperlink"/>
            <w:noProof/>
            <w:highlight w:val="yellow"/>
          </w:rPr>
          <w:t>5.3.</w:t>
        </w:r>
        <w:r w:rsidR="00AE2D52">
          <w:rPr>
            <w:rFonts w:asciiTheme="minorHAnsi" w:eastAsiaTheme="minorEastAsia" w:hAnsiTheme="minorHAnsi" w:cstheme="minorBidi"/>
            <w:noProof/>
            <w:lang w:eastAsia="en-GB"/>
          </w:rPr>
          <w:tab/>
        </w:r>
        <w:r w:rsidR="00AE2D52" w:rsidRPr="00341B0D">
          <w:rPr>
            <w:rStyle w:val="Hyperlink"/>
            <w:noProof/>
            <w:highlight w:val="yellow"/>
          </w:rPr>
          <w:t>BD’S</w:t>
        </w:r>
        <w:r w:rsidR="00AE2D52">
          <w:rPr>
            <w:noProof/>
            <w:webHidden/>
          </w:rPr>
          <w:tab/>
        </w:r>
        <w:r w:rsidR="00AE2D52">
          <w:rPr>
            <w:noProof/>
            <w:webHidden/>
          </w:rPr>
          <w:fldChar w:fldCharType="begin"/>
        </w:r>
        <w:r w:rsidR="00AE2D52">
          <w:rPr>
            <w:noProof/>
            <w:webHidden/>
          </w:rPr>
          <w:instrText xml:space="preserve"> PAGEREF _Toc479156298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1DA079C"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299" w:history="1">
        <w:r w:rsidR="00AE2D52" w:rsidRPr="00341B0D">
          <w:rPr>
            <w:rStyle w:val="Hyperlink"/>
            <w:noProof/>
          </w:rPr>
          <w:t>5.4.</w:t>
        </w:r>
        <w:r w:rsidR="00AE2D52">
          <w:rPr>
            <w:rFonts w:asciiTheme="minorHAnsi" w:eastAsiaTheme="minorEastAsia" w:hAnsiTheme="minorHAnsi" w:cstheme="minorBidi"/>
            <w:noProof/>
            <w:lang w:eastAsia="en-GB"/>
          </w:rPr>
          <w:tab/>
        </w:r>
        <w:r w:rsidR="00AE2D52" w:rsidRPr="00341B0D">
          <w:rPr>
            <w:rStyle w:val="Hyperlink"/>
            <w:noProof/>
          </w:rPr>
          <w:t>Interface</w:t>
        </w:r>
        <w:r w:rsidR="00AE2D52">
          <w:rPr>
            <w:noProof/>
            <w:webHidden/>
          </w:rPr>
          <w:tab/>
        </w:r>
        <w:r w:rsidR="00AE2D52">
          <w:rPr>
            <w:noProof/>
            <w:webHidden/>
          </w:rPr>
          <w:fldChar w:fldCharType="begin"/>
        </w:r>
        <w:r w:rsidR="00AE2D52">
          <w:rPr>
            <w:noProof/>
            <w:webHidden/>
          </w:rPr>
          <w:instrText xml:space="preserve"> PAGEREF _Toc479156299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5462DF6F"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0" w:history="1">
        <w:r w:rsidR="00AE2D52" w:rsidRPr="00341B0D">
          <w:rPr>
            <w:rStyle w:val="Hyperlink"/>
            <w:noProof/>
          </w:rPr>
          <w:t>5.5.</w:t>
        </w:r>
        <w:r w:rsidR="00AE2D52">
          <w:rPr>
            <w:rFonts w:asciiTheme="minorHAnsi" w:eastAsiaTheme="minorEastAsia" w:hAnsiTheme="minorHAnsi" w:cstheme="minorBidi"/>
            <w:noProof/>
            <w:lang w:eastAsia="en-GB"/>
          </w:rPr>
          <w:tab/>
        </w:r>
        <w:r w:rsidR="00AE2D52" w:rsidRPr="00341B0D">
          <w:rPr>
            <w:rStyle w:val="Hyperlink"/>
            <w:noProof/>
          </w:rPr>
          <w:t>Componentes Gráficos</w:t>
        </w:r>
        <w:r w:rsidR="00AE2D52">
          <w:rPr>
            <w:noProof/>
            <w:webHidden/>
          </w:rPr>
          <w:tab/>
        </w:r>
        <w:r w:rsidR="00AE2D52">
          <w:rPr>
            <w:noProof/>
            <w:webHidden/>
          </w:rPr>
          <w:fldChar w:fldCharType="begin"/>
        </w:r>
        <w:r w:rsidR="00AE2D52">
          <w:rPr>
            <w:noProof/>
            <w:webHidden/>
          </w:rPr>
          <w:instrText xml:space="preserve"> PAGEREF _Toc479156300 \h </w:instrText>
        </w:r>
        <w:r w:rsidR="00AE2D52">
          <w:rPr>
            <w:noProof/>
            <w:webHidden/>
          </w:rPr>
        </w:r>
        <w:r w:rsidR="00AE2D52">
          <w:rPr>
            <w:noProof/>
            <w:webHidden/>
          </w:rPr>
          <w:fldChar w:fldCharType="separate"/>
        </w:r>
        <w:r w:rsidR="00AE2D52">
          <w:rPr>
            <w:noProof/>
            <w:webHidden/>
          </w:rPr>
          <w:t>7</w:t>
        </w:r>
        <w:r w:rsidR="00AE2D52">
          <w:rPr>
            <w:noProof/>
            <w:webHidden/>
          </w:rPr>
          <w:fldChar w:fldCharType="end"/>
        </w:r>
      </w:hyperlink>
    </w:p>
    <w:p w14:paraId="70229796"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301" w:history="1">
        <w:r w:rsidR="00AE2D52" w:rsidRPr="00341B0D">
          <w:rPr>
            <w:rStyle w:val="Hyperlink"/>
            <w:noProof/>
          </w:rPr>
          <w:t>6.</w:t>
        </w:r>
        <w:r w:rsidR="00AE2D52">
          <w:rPr>
            <w:rFonts w:asciiTheme="minorHAnsi" w:eastAsiaTheme="minorEastAsia" w:hAnsiTheme="minorHAnsi" w:cstheme="minorBidi"/>
            <w:noProof/>
            <w:lang w:eastAsia="en-GB"/>
          </w:rPr>
          <w:tab/>
        </w:r>
        <w:r w:rsidR="00AE2D52" w:rsidRPr="00341B0D">
          <w:rPr>
            <w:rStyle w:val="Hyperlink"/>
            <w:noProof/>
          </w:rPr>
          <w:t>Testes</w:t>
        </w:r>
        <w:r w:rsidR="00AE2D52">
          <w:rPr>
            <w:noProof/>
            <w:webHidden/>
          </w:rPr>
          <w:tab/>
        </w:r>
        <w:r w:rsidR="00AE2D52">
          <w:rPr>
            <w:noProof/>
            <w:webHidden/>
          </w:rPr>
          <w:fldChar w:fldCharType="begin"/>
        </w:r>
        <w:r w:rsidR="00AE2D52">
          <w:rPr>
            <w:noProof/>
            <w:webHidden/>
          </w:rPr>
          <w:instrText xml:space="preserve"> PAGEREF _Toc479156301 \h </w:instrText>
        </w:r>
        <w:r w:rsidR="00AE2D52">
          <w:rPr>
            <w:noProof/>
            <w:webHidden/>
          </w:rPr>
        </w:r>
        <w:r w:rsidR="00AE2D52">
          <w:rPr>
            <w:noProof/>
            <w:webHidden/>
          </w:rPr>
          <w:fldChar w:fldCharType="separate"/>
        </w:r>
        <w:r w:rsidR="00AE2D52">
          <w:rPr>
            <w:noProof/>
            <w:webHidden/>
          </w:rPr>
          <w:t>8</w:t>
        </w:r>
        <w:r w:rsidR="00AE2D52">
          <w:rPr>
            <w:noProof/>
            <w:webHidden/>
          </w:rPr>
          <w:fldChar w:fldCharType="end"/>
        </w:r>
      </w:hyperlink>
    </w:p>
    <w:p w14:paraId="7A1E55C4" w14:textId="77777777" w:rsidR="00AE2D52" w:rsidRDefault="006365AE">
      <w:pPr>
        <w:pStyle w:val="TOC1"/>
        <w:tabs>
          <w:tab w:val="left" w:pos="480"/>
          <w:tab w:val="right" w:leader="dot" w:pos="8495"/>
        </w:tabs>
        <w:rPr>
          <w:rFonts w:asciiTheme="minorHAnsi" w:eastAsiaTheme="minorEastAsia" w:hAnsiTheme="minorHAnsi" w:cstheme="minorBidi"/>
          <w:noProof/>
          <w:lang w:eastAsia="en-GB"/>
        </w:rPr>
      </w:pPr>
      <w:hyperlink w:anchor="_Toc479156302" w:history="1">
        <w:r w:rsidR="00AE2D52" w:rsidRPr="00341B0D">
          <w:rPr>
            <w:rStyle w:val="Hyperlink"/>
            <w:noProof/>
          </w:rPr>
          <w:t>7.</w:t>
        </w:r>
        <w:r w:rsidR="00AE2D52">
          <w:rPr>
            <w:rFonts w:asciiTheme="minorHAnsi" w:eastAsiaTheme="minorEastAsia" w:hAnsiTheme="minorHAnsi" w:cstheme="minorBidi"/>
            <w:noProof/>
            <w:lang w:eastAsia="en-GB"/>
          </w:rPr>
          <w:tab/>
        </w:r>
        <w:r w:rsidR="00AE2D52" w:rsidRPr="00341B0D">
          <w:rPr>
            <w:rStyle w:val="Hyperlink"/>
            <w:noProof/>
          </w:rPr>
          <w:t>Conclusões e Trabalho futuro</w:t>
        </w:r>
        <w:r w:rsidR="00AE2D52">
          <w:rPr>
            <w:noProof/>
            <w:webHidden/>
          </w:rPr>
          <w:tab/>
        </w:r>
        <w:r w:rsidR="00AE2D52">
          <w:rPr>
            <w:noProof/>
            <w:webHidden/>
          </w:rPr>
          <w:fldChar w:fldCharType="begin"/>
        </w:r>
        <w:r w:rsidR="00AE2D52">
          <w:rPr>
            <w:noProof/>
            <w:webHidden/>
          </w:rPr>
          <w:instrText xml:space="preserve"> PAGEREF _Toc479156302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8CD3F34"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3" w:history="1">
        <w:r w:rsidR="00AE2D52" w:rsidRPr="00341B0D">
          <w:rPr>
            <w:rStyle w:val="Hyperlink"/>
            <w:noProof/>
          </w:rPr>
          <w:t>7.1.</w:t>
        </w:r>
        <w:r w:rsidR="00AE2D52">
          <w:rPr>
            <w:rFonts w:asciiTheme="minorHAnsi" w:eastAsiaTheme="minorEastAsia" w:hAnsiTheme="minorHAnsi" w:cstheme="minorBidi"/>
            <w:noProof/>
            <w:lang w:eastAsia="en-GB"/>
          </w:rPr>
          <w:tab/>
        </w:r>
        <w:r w:rsidR="00AE2D52" w:rsidRPr="00341B0D">
          <w:rPr>
            <w:rStyle w:val="Hyperlink"/>
            <w:noProof/>
          </w:rPr>
          <w:t>Conclusões</w:t>
        </w:r>
        <w:r w:rsidR="00AE2D52">
          <w:rPr>
            <w:noProof/>
            <w:webHidden/>
          </w:rPr>
          <w:tab/>
        </w:r>
        <w:r w:rsidR="00AE2D52">
          <w:rPr>
            <w:noProof/>
            <w:webHidden/>
          </w:rPr>
          <w:fldChar w:fldCharType="begin"/>
        </w:r>
        <w:r w:rsidR="00AE2D52">
          <w:rPr>
            <w:noProof/>
            <w:webHidden/>
          </w:rPr>
          <w:instrText xml:space="preserve"> PAGEREF _Toc479156303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74FEA998" w14:textId="77777777" w:rsidR="00AE2D52" w:rsidRDefault="006365AE">
      <w:pPr>
        <w:pStyle w:val="TOC2"/>
        <w:tabs>
          <w:tab w:val="left" w:pos="960"/>
          <w:tab w:val="right" w:leader="dot" w:pos="8495"/>
        </w:tabs>
        <w:rPr>
          <w:rFonts w:asciiTheme="minorHAnsi" w:eastAsiaTheme="minorEastAsia" w:hAnsiTheme="minorHAnsi" w:cstheme="minorBidi"/>
          <w:noProof/>
          <w:lang w:eastAsia="en-GB"/>
        </w:rPr>
      </w:pPr>
      <w:hyperlink w:anchor="_Toc479156304" w:history="1">
        <w:r w:rsidR="00AE2D52" w:rsidRPr="00341B0D">
          <w:rPr>
            <w:rStyle w:val="Hyperlink"/>
            <w:noProof/>
          </w:rPr>
          <w:t>7.2.</w:t>
        </w:r>
        <w:r w:rsidR="00AE2D52">
          <w:rPr>
            <w:rFonts w:asciiTheme="minorHAnsi" w:eastAsiaTheme="minorEastAsia" w:hAnsiTheme="minorHAnsi" w:cstheme="minorBidi"/>
            <w:noProof/>
            <w:lang w:eastAsia="en-GB"/>
          </w:rPr>
          <w:tab/>
        </w:r>
        <w:r w:rsidR="00AE2D52" w:rsidRPr="00341B0D">
          <w:rPr>
            <w:rStyle w:val="Hyperlink"/>
            <w:noProof/>
          </w:rPr>
          <w:t>Trabalho Futuro</w:t>
        </w:r>
        <w:r w:rsidR="00AE2D52">
          <w:rPr>
            <w:noProof/>
            <w:webHidden/>
          </w:rPr>
          <w:tab/>
        </w:r>
        <w:r w:rsidR="00AE2D52">
          <w:rPr>
            <w:noProof/>
            <w:webHidden/>
          </w:rPr>
          <w:fldChar w:fldCharType="begin"/>
        </w:r>
        <w:r w:rsidR="00AE2D52">
          <w:rPr>
            <w:noProof/>
            <w:webHidden/>
          </w:rPr>
          <w:instrText xml:space="preserve"> PAGEREF _Toc479156304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68BD2839" w14:textId="77777777" w:rsidR="00AE2D52" w:rsidRDefault="006365AE">
      <w:pPr>
        <w:pStyle w:val="TOC2"/>
        <w:tabs>
          <w:tab w:val="right" w:leader="dot" w:pos="8495"/>
        </w:tabs>
        <w:rPr>
          <w:rFonts w:asciiTheme="minorHAnsi" w:eastAsiaTheme="minorEastAsia" w:hAnsiTheme="minorHAnsi" w:cstheme="minorBidi"/>
          <w:noProof/>
          <w:lang w:eastAsia="en-GB"/>
        </w:rPr>
      </w:pPr>
      <w:hyperlink w:anchor="_Toc479156305" w:history="1">
        <w:r w:rsidR="00AE2D52" w:rsidRPr="00341B0D">
          <w:rPr>
            <w:rStyle w:val="Hyperlink"/>
            <w:noProof/>
          </w:rPr>
          <w:t>7.3.</w:t>
        </w:r>
        <w:r w:rsidR="00AE2D52">
          <w:rPr>
            <w:noProof/>
            <w:webHidden/>
          </w:rPr>
          <w:tab/>
        </w:r>
        <w:r w:rsidR="00AE2D52">
          <w:rPr>
            <w:noProof/>
            <w:webHidden/>
          </w:rPr>
          <w:fldChar w:fldCharType="begin"/>
        </w:r>
        <w:r w:rsidR="00AE2D52">
          <w:rPr>
            <w:noProof/>
            <w:webHidden/>
          </w:rPr>
          <w:instrText xml:space="preserve"> PAGEREF _Toc479156305 \h </w:instrText>
        </w:r>
        <w:r w:rsidR="00AE2D52">
          <w:rPr>
            <w:noProof/>
            <w:webHidden/>
          </w:rPr>
        </w:r>
        <w:r w:rsidR="00AE2D52">
          <w:rPr>
            <w:noProof/>
            <w:webHidden/>
          </w:rPr>
          <w:fldChar w:fldCharType="separate"/>
        </w:r>
        <w:r w:rsidR="00AE2D52">
          <w:rPr>
            <w:noProof/>
            <w:webHidden/>
          </w:rPr>
          <w:t>9</w:t>
        </w:r>
        <w:r w:rsidR="00AE2D52">
          <w:rPr>
            <w:noProof/>
            <w:webHidden/>
          </w:rPr>
          <w:fldChar w:fldCharType="end"/>
        </w:r>
      </w:hyperlink>
    </w:p>
    <w:p w14:paraId="3BBD0439"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6" w:history="1">
        <w:r w:rsidR="00AE2D52" w:rsidRPr="00341B0D">
          <w:rPr>
            <w:rStyle w:val="Hyperlink"/>
            <w:noProof/>
          </w:rPr>
          <w:t>Bibliografia</w:t>
        </w:r>
        <w:r w:rsidR="00AE2D52">
          <w:rPr>
            <w:noProof/>
            <w:webHidden/>
          </w:rPr>
          <w:tab/>
        </w:r>
        <w:r w:rsidR="00AE2D52">
          <w:rPr>
            <w:noProof/>
            <w:webHidden/>
          </w:rPr>
          <w:fldChar w:fldCharType="begin"/>
        </w:r>
        <w:r w:rsidR="00AE2D52">
          <w:rPr>
            <w:noProof/>
            <w:webHidden/>
          </w:rPr>
          <w:instrText xml:space="preserve"> PAGEREF _Toc479156306 \h </w:instrText>
        </w:r>
        <w:r w:rsidR="00AE2D52">
          <w:rPr>
            <w:noProof/>
            <w:webHidden/>
          </w:rPr>
        </w:r>
        <w:r w:rsidR="00AE2D52">
          <w:rPr>
            <w:noProof/>
            <w:webHidden/>
          </w:rPr>
          <w:fldChar w:fldCharType="separate"/>
        </w:r>
        <w:r w:rsidR="00AE2D52">
          <w:rPr>
            <w:noProof/>
            <w:webHidden/>
          </w:rPr>
          <w:t>10</w:t>
        </w:r>
        <w:r w:rsidR="00AE2D52">
          <w:rPr>
            <w:noProof/>
            <w:webHidden/>
          </w:rPr>
          <w:fldChar w:fldCharType="end"/>
        </w:r>
      </w:hyperlink>
    </w:p>
    <w:p w14:paraId="5D57DFAA"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7" w:history="1">
        <w:r w:rsidR="00AE2D52" w:rsidRPr="00341B0D">
          <w:rPr>
            <w:rStyle w:val="Hyperlink"/>
            <w:noProof/>
          </w:rPr>
          <w:t>[Anexo A]</w:t>
        </w:r>
        <w:r w:rsidR="00AE2D52">
          <w:rPr>
            <w:noProof/>
            <w:webHidden/>
          </w:rPr>
          <w:tab/>
        </w:r>
        <w:r w:rsidR="00AE2D52">
          <w:rPr>
            <w:noProof/>
            <w:webHidden/>
          </w:rPr>
          <w:fldChar w:fldCharType="begin"/>
        </w:r>
        <w:r w:rsidR="00AE2D52">
          <w:rPr>
            <w:noProof/>
            <w:webHidden/>
          </w:rPr>
          <w:instrText xml:space="preserve"> PAGEREF _Toc479156307 \h </w:instrText>
        </w:r>
        <w:r w:rsidR="00AE2D52">
          <w:rPr>
            <w:noProof/>
            <w:webHidden/>
          </w:rPr>
        </w:r>
        <w:r w:rsidR="00AE2D52">
          <w:rPr>
            <w:noProof/>
            <w:webHidden/>
          </w:rPr>
          <w:fldChar w:fldCharType="separate"/>
        </w:r>
        <w:r w:rsidR="00AE2D52">
          <w:rPr>
            <w:noProof/>
            <w:webHidden/>
          </w:rPr>
          <w:t>11</w:t>
        </w:r>
        <w:r w:rsidR="00AE2D52">
          <w:rPr>
            <w:noProof/>
            <w:webHidden/>
          </w:rPr>
          <w:fldChar w:fldCharType="end"/>
        </w:r>
      </w:hyperlink>
    </w:p>
    <w:p w14:paraId="0F2C5840" w14:textId="77777777" w:rsidR="00AE2D52" w:rsidRDefault="006365AE">
      <w:pPr>
        <w:pStyle w:val="TOC1"/>
        <w:tabs>
          <w:tab w:val="right" w:leader="dot" w:pos="8495"/>
        </w:tabs>
        <w:rPr>
          <w:rFonts w:asciiTheme="minorHAnsi" w:eastAsiaTheme="minorEastAsia" w:hAnsiTheme="minorHAnsi" w:cstheme="minorBidi"/>
          <w:noProof/>
          <w:lang w:eastAsia="en-GB"/>
        </w:rPr>
      </w:pPr>
      <w:hyperlink w:anchor="_Toc479156308" w:history="1">
        <w:r w:rsidR="00AE2D52" w:rsidRPr="00341B0D">
          <w:rPr>
            <w:rStyle w:val="Hyperlink"/>
            <w:noProof/>
          </w:rPr>
          <w:t>[Anexo B]</w:t>
        </w:r>
        <w:r w:rsidR="00AE2D52">
          <w:rPr>
            <w:noProof/>
            <w:webHidden/>
          </w:rPr>
          <w:tab/>
        </w:r>
        <w:r w:rsidR="00AE2D52">
          <w:rPr>
            <w:noProof/>
            <w:webHidden/>
          </w:rPr>
          <w:fldChar w:fldCharType="begin"/>
        </w:r>
        <w:r w:rsidR="00AE2D52">
          <w:rPr>
            <w:noProof/>
            <w:webHidden/>
          </w:rPr>
          <w:instrText xml:space="preserve"> PAGEREF _Toc479156308 \h </w:instrText>
        </w:r>
        <w:r w:rsidR="00AE2D52">
          <w:rPr>
            <w:noProof/>
            <w:webHidden/>
          </w:rPr>
        </w:r>
        <w:r w:rsidR="00AE2D52">
          <w:rPr>
            <w:noProof/>
            <w:webHidden/>
          </w:rPr>
          <w:fldChar w:fldCharType="separate"/>
        </w:r>
        <w:r w:rsidR="00AE2D52">
          <w:rPr>
            <w:noProof/>
            <w:webHidden/>
          </w:rPr>
          <w:t>12</w:t>
        </w:r>
        <w:r w:rsidR="00AE2D52">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79156259"/>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79156260"/>
      <w:r w:rsidRPr="00CB0F26">
        <w:rPr>
          <w:lang w:val="en-GB"/>
        </w:rPr>
        <w:t>Índice de Tabelas</w:t>
      </w:r>
      <w:bookmarkEnd w:id="2"/>
      <w:bookmarkEnd w:id="3"/>
    </w:p>
    <w:p w14:paraId="3EAA9F3D" w14:textId="77777777" w:rsidR="00374277" w:rsidRPr="00CB0F26" w:rsidRDefault="00776532" w:rsidP="00374277">
      <w:pPr>
        <w:pStyle w:val="NormalText"/>
        <w:rPr>
          <w:lang w:val="en-GB"/>
        </w:rPr>
      </w:pPr>
      <w:r w:rsidRPr="00340AB4">
        <w:fldChar w:fldCharType="begin"/>
      </w:r>
      <w:r w:rsidR="00CE0197" w:rsidRPr="00CB0F26">
        <w:rPr>
          <w:lang w:val="en-GB"/>
        </w:rPr>
        <w:instrText xml:space="preserve"> TOC \h \z \c "Tabel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79156261"/>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79156262"/>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79156263"/>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21186879" w14:textId="66020157" w:rsidR="00374277" w:rsidRDefault="00733602" w:rsidP="00CE0B7D">
      <w:pPr>
        <w:pStyle w:val="Heading1"/>
      </w:pPr>
      <w:bookmarkStart w:id="8" w:name="_Toc479156264"/>
      <w:r>
        <w:t>Introdução</w:t>
      </w:r>
      <w:bookmarkEnd w:id="8"/>
    </w:p>
    <w:p w14:paraId="5ABA5A9F" w14:textId="77777777" w:rsidR="0047564B" w:rsidRPr="0047564B" w:rsidRDefault="0047564B" w:rsidP="0047564B">
      <w:pPr>
        <w:rPr>
          <w:lang w:val="pt-PT"/>
        </w:rPr>
      </w:pPr>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0A2B82D" w:rsidR="00325A89" w:rsidRDefault="00325A89" w:rsidP="00325A89">
      <w:pPr>
        <w:pStyle w:val="NormalText"/>
      </w:pPr>
      <w:r>
        <w:t>Atualmente a tecnologia é presente no quotidiano da sociedade atual</w:t>
      </w:r>
      <w:r w:rsidR="00503E4E">
        <w:t>, o número de dispositivos móveis tem aumentado</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proofErr w:type="gramStart"/>
      <w:r w:rsidR="006365AE">
        <w:t>. ???</w:t>
      </w:r>
      <w:proofErr w:type="gramEnd"/>
      <w:r w:rsidR="006365AE">
        <w:t xml:space="preserve"> </w:t>
      </w:r>
    </w:p>
    <w:p w14:paraId="0CAEA22A" w14:textId="6C98ADE7" w:rsidR="00ED5FBC" w:rsidRDefault="00AB4857" w:rsidP="00F536D3">
      <w:pPr>
        <w:pStyle w:val="NormalText"/>
      </w:pPr>
      <w:r w:rsidRPr="00612455">
        <w:rPr>
          <w:highlight w:val="yellow"/>
        </w:rPr>
        <w:t>(por floreado</w:t>
      </w:r>
      <w:r w:rsidR="000D4618">
        <w:rPr>
          <w:highlight w:val="yellow"/>
        </w:rPr>
        <w:t xml:space="preserve">, do género, que </w:t>
      </w:r>
      <w:proofErr w:type="gramStart"/>
      <w:r w:rsidR="000D4618">
        <w:rPr>
          <w:highlight w:val="yellow"/>
        </w:rPr>
        <w:t>as aplicações mobile</w:t>
      </w:r>
      <w:proofErr w:type="gramEnd"/>
      <w:r w:rsidR="000D4618">
        <w:rPr>
          <w:highlight w:val="yellow"/>
        </w:rPr>
        <w:t xml:space="preserve"> nos dias de</w:t>
      </w:r>
      <w:r w:rsidR="00395D52">
        <w:rPr>
          <w:highlight w:val="yellow"/>
        </w:rPr>
        <w:t xml:space="preserve"> hoje são importantes </w:t>
      </w:r>
      <w:proofErr w:type="spellStart"/>
      <w:r w:rsidR="00395D52">
        <w:rPr>
          <w:highlight w:val="yellow"/>
        </w:rPr>
        <w:t>blablabla</w:t>
      </w:r>
      <w:proofErr w:type="spellEnd"/>
      <w:r w:rsidR="00395D52">
        <w:rPr>
          <w:highlight w:val="yellow"/>
        </w:rPr>
        <w:t xml:space="preserve">, </w:t>
      </w:r>
      <w:proofErr w:type="spellStart"/>
      <w:r w:rsidR="00395D52">
        <w:rPr>
          <w:highlight w:val="yellow"/>
        </w:rPr>
        <w:t>surege</w:t>
      </w:r>
      <w:proofErr w:type="spellEnd"/>
      <w:r w:rsidR="00395D52">
        <w:rPr>
          <w:highlight w:val="yellow"/>
        </w:rPr>
        <w:t xml:space="preserve"> como um projeto aliciante e que promove bastante o conhecimentos geral...</w:t>
      </w:r>
      <w:r w:rsidR="000D4618">
        <w:rPr>
          <w:highlight w:val="yellow"/>
        </w:rPr>
        <w:t>etc.</w:t>
      </w:r>
      <w:r w:rsidRPr="00612455">
        <w:rPr>
          <w:highlight w:val="yellow"/>
        </w:rPr>
        <w:t>)</w:t>
      </w:r>
      <w:r w:rsidR="00395D52">
        <w:t xml:space="preserve"> </w:t>
      </w:r>
    </w:p>
    <w:p w14:paraId="40261E0A" w14:textId="480E6900" w:rsidR="00F536D3" w:rsidRDefault="00F536D3" w:rsidP="00F536D3">
      <w:pPr>
        <w:pStyle w:val="Heading2"/>
      </w:pPr>
      <w:bookmarkStart w:id="9" w:name="_Toc479156265"/>
      <w:r>
        <w:t>Contextualização</w:t>
      </w:r>
      <w:bookmarkEnd w:id="9"/>
    </w:p>
    <w:p w14:paraId="5B051433" w14:textId="77777777" w:rsidR="0047564B" w:rsidRPr="0047564B" w:rsidRDefault="0047564B" w:rsidP="0047564B">
      <w:pPr>
        <w:rPr>
          <w:lang w:val="pt-PT"/>
        </w:rPr>
      </w:pPr>
    </w:p>
    <w:p w14:paraId="1AD548E5" w14:textId="0C64E1EE" w:rsidR="0079492F" w:rsidRPr="0079492F" w:rsidRDefault="00FE5E9D" w:rsidP="00FE5E9D">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t xml:space="preserve">. </w:t>
      </w:r>
    </w:p>
    <w:p w14:paraId="6A991539" w14:textId="3DBF9934" w:rsidR="00655539" w:rsidRDefault="00531D9E" w:rsidP="00FE5E9D">
      <w:pPr>
        <w:pStyle w:val="Heading2"/>
        <w:spacing w:after="120"/>
      </w:pPr>
      <w:r>
        <w:t xml:space="preserve"> </w:t>
      </w:r>
      <w:bookmarkStart w:id="10" w:name="_Toc479156266"/>
      <w:r w:rsidR="00733602">
        <w:t>Motivaçã</w:t>
      </w:r>
      <w:r w:rsidR="0079492F">
        <w:t>o</w:t>
      </w:r>
      <w:bookmarkEnd w:id="10"/>
    </w:p>
    <w:p w14:paraId="27509F89" w14:textId="77777777" w:rsidR="0047564B" w:rsidRPr="0047564B" w:rsidRDefault="0047564B" w:rsidP="0047564B">
      <w:pPr>
        <w:rPr>
          <w:lang w:val="pt-PT"/>
        </w:rPr>
      </w:pPr>
    </w:p>
    <w:p w14:paraId="18B6138E" w14:textId="6D25C317" w:rsidR="00FE5E9D" w:rsidRPr="00FE5E9D" w:rsidRDefault="00411F46" w:rsidP="00FE5E9D">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w:t>
      </w:r>
      <w:r w:rsidR="00FE5E9D">
        <w:lastRenderedPageBreak/>
        <w:t xml:space="preserve">lado, este projeto tem grande viabilidade e interesse, quer pela falta de softwares do género disponíveis, quer pela viabilidade económica que o projeto </w:t>
      </w:r>
      <w:r w:rsidR="00180C54">
        <w:t>apresenta</w:t>
      </w:r>
      <w:r w:rsidR="00FE5E9D">
        <w:t>.</w:t>
      </w:r>
    </w:p>
    <w:p w14:paraId="7643A29D" w14:textId="57B60CAE" w:rsidR="00655539" w:rsidRDefault="005F29B5" w:rsidP="005F29B5">
      <w:pPr>
        <w:pStyle w:val="Heading2"/>
        <w:spacing w:after="120"/>
      </w:pPr>
      <w:bookmarkStart w:id="11" w:name="_Toc479156267"/>
      <w:r>
        <w:t>Descrição</w:t>
      </w:r>
      <w:r w:rsidR="00531D9E">
        <w:t xml:space="preserve"> do problema</w:t>
      </w:r>
      <w:bookmarkEnd w:id="11"/>
    </w:p>
    <w:p w14:paraId="6CE4C2AA" w14:textId="77777777" w:rsidR="0047564B" w:rsidRPr="0047564B" w:rsidRDefault="0047564B" w:rsidP="0047564B">
      <w:pPr>
        <w:rPr>
          <w:lang w:val="pt-PT"/>
        </w:rPr>
      </w:pPr>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47564B">
        <w:rPr>
          <w:highlight w:val="yellow"/>
        </w:rPr>
        <w:t>ou</w:t>
      </w:r>
      <w:r w:rsidR="009641E3">
        <w:rPr>
          <w:highlight w:val="yellow"/>
        </w:rPr>
        <w:t xml:space="preserve"> por outro lado</w:t>
      </w:r>
      <w:r w:rsidRPr="0047564B">
        <w:rPr>
          <w:highlight w:val="yellow"/>
        </w:rPr>
        <w:t xml:space="preserve"> em formato digital 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53AA6C76"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Uma aplicação Mobil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79156268"/>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lastRenderedPageBreak/>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t>Tendo como objetivos:</w:t>
      </w:r>
    </w:p>
    <w:p w14:paraId="6A611F56" w14:textId="77777777" w:rsidR="00427645" w:rsidRDefault="00427645" w:rsidP="00253FE4">
      <w:pPr>
        <w:pStyle w:val="NormalText"/>
      </w:pPr>
    </w:p>
    <w:p w14:paraId="0A0CE768" w14:textId="77777777" w:rsidR="00427645" w:rsidRDefault="00427645" w:rsidP="00427645">
      <w:pPr>
        <w:pStyle w:val="NormalText"/>
        <w:numPr>
          <w:ilvl w:val="0"/>
          <w:numId w:val="7"/>
        </w:numPr>
      </w:pPr>
      <w:r>
        <w:t>D</w:t>
      </w:r>
      <w:r w:rsidR="00253FE4">
        <w:t>esenvolver uma solução eficiente para armazenar os dados referentes ao</w:t>
      </w:r>
      <w:r w:rsidR="006365AE">
        <w:t>s POI e os eventos</w:t>
      </w:r>
      <w:r w:rsidR="00253FE4">
        <w:t xml:space="preserve">. </w:t>
      </w:r>
    </w:p>
    <w:p w14:paraId="5B46D781" w14:textId="022F4701" w:rsidR="00427645" w:rsidRDefault="00427645" w:rsidP="00427645">
      <w:pPr>
        <w:pStyle w:val="NormalText"/>
        <w:numPr>
          <w:ilvl w:val="0"/>
          <w:numId w:val="7"/>
        </w:numPr>
      </w:pPr>
      <w:r>
        <w:t xml:space="preserve">Garantir que os dados armazenados estão disponíveis as diferentes plataformas, </w:t>
      </w:r>
      <w:proofErr w:type="spellStart"/>
      <w:r>
        <w:t>android</w:t>
      </w:r>
      <w:proofErr w:type="spellEnd"/>
      <w:r>
        <w:t>, iOS e Desktop.</w:t>
      </w:r>
    </w:p>
    <w:p w14:paraId="43168258" w14:textId="47C65ED5" w:rsidR="00427645" w:rsidRDefault="00253FE4" w:rsidP="00427645">
      <w:pPr>
        <w:pStyle w:val="NormalText"/>
        <w:numPr>
          <w:ilvl w:val="0"/>
          <w:numId w:val="7"/>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turísticas e faixa etária. </w:t>
      </w:r>
    </w:p>
    <w:p w14:paraId="28443377" w14:textId="51934E39" w:rsidR="00680154" w:rsidRDefault="00427645" w:rsidP="00427645">
      <w:pPr>
        <w:pStyle w:val="NormalText"/>
        <w:numPr>
          <w:ilvl w:val="0"/>
          <w:numId w:val="7"/>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79156269"/>
      <w:r>
        <w:t>Estrutura do documento</w:t>
      </w:r>
      <w:bookmarkEnd w:id="13"/>
    </w:p>
    <w:p w14:paraId="04A3CA53" w14:textId="7542A283" w:rsidR="0079492F" w:rsidRPr="0079492F" w:rsidRDefault="0079492F" w:rsidP="0079492F">
      <w:pPr>
        <w:rPr>
          <w:lang w:val="pt-PT"/>
        </w:rPr>
      </w:pPr>
      <w:r>
        <w:rPr>
          <w:lang w:val="pt-PT"/>
        </w:rPr>
        <w:t>[...]</w:t>
      </w:r>
    </w:p>
    <w:p w14:paraId="19E5B0CA" w14:textId="77777777" w:rsidR="009F40EA" w:rsidRPr="00340AB4" w:rsidRDefault="009F40EA" w:rsidP="003F47C3">
      <w:pPr>
        <w:pStyle w:val="NormalText"/>
      </w:pPr>
    </w:p>
    <w:p w14:paraId="1BBBFA3F" w14:textId="77777777" w:rsidR="00F63E78" w:rsidRPr="00340AB4" w:rsidRDefault="00F63E78" w:rsidP="003F47C3">
      <w:pPr>
        <w:pStyle w:val="NormalText"/>
        <w:sectPr w:rsidR="00F63E78"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157BF398" w14:textId="77777777" w:rsidR="00F63E78" w:rsidRPr="00340AB4" w:rsidRDefault="00F63E78" w:rsidP="00F63E78">
      <w:pPr>
        <w:pStyle w:val="NormalText"/>
      </w:pPr>
    </w:p>
    <w:p w14:paraId="4F3CC43E" w14:textId="69591317" w:rsidR="00F63E78" w:rsidRPr="00340AB4" w:rsidRDefault="00655539" w:rsidP="00F63E78">
      <w:pPr>
        <w:pStyle w:val="Heading1"/>
      </w:pPr>
      <w:bookmarkStart w:id="14" w:name="_Toc479156270"/>
      <w:r>
        <w:t>Estado da Arte</w:t>
      </w:r>
      <w:bookmarkEnd w:id="14"/>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470EFF3E" w:rsidR="00367175" w:rsidRDefault="00BE65AF" w:rsidP="00F63E78">
      <w:pPr>
        <w:pStyle w:val="NormalText"/>
      </w:pPr>
      <w:r>
        <w:t xml:space="preserve">Com esta análise pretende-se estruturar ideias e definir objetivos </w:t>
      </w:r>
      <w:r w:rsidR="001C75DC">
        <w:t>para o projeto.</w:t>
      </w:r>
      <w:r>
        <w:t xml:space="preserve"> </w:t>
      </w:r>
    </w:p>
    <w:p w14:paraId="383DA6B2" w14:textId="5A5E8F6B" w:rsidR="00F63E78" w:rsidRPr="00367175" w:rsidRDefault="00367175" w:rsidP="00367175">
      <w:pPr>
        <w:overflowPunct/>
        <w:autoSpaceDE/>
        <w:autoSpaceDN/>
        <w:adjustRightInd/>
        <w:textAlignment w:val="auto"/>
        <w:rPr>
          <w:rFonts w:ascii="Times New Roman" w:hAnsi="Times New Roman"/>
          <w:lang w:val="pt-PT"/>
        </w:rPr>
      </w:pPr>
      <w:r w:rsidRPr="00E62CC9">
        <w:rPr>
          <w:lang w:val="pt-BR"/>
        </w:rPr>
        <w:br w:type="page"/>
      </w:r>
    </w:p>
    <w:p w14:paraId="185E17E2" w14:textId="7B0A1B74" w:rsidR="0084569E" w:rsidRDefault="00C812C3" w:rsidP="00C812C3">
      <w:pPr>
        <w:pStyle w:val="Heading2"/>
        <w:spacing w:after="120"/>
      </w:pPr>
      <w:r>
        <w:lastRenderedPageBreak/>
        <w:t>Aplicações de âmbito distrital</w:t>
      </w:r>
    </w:p>
    <w:p w14:paraId="20242AB8" w14:textId="77777777" w:rsidR="00367175" w:rsidRPr="00367175" w:rsidRDefault="00367175" w:rsidP="00367175">
      <w:pPr>
        <w:rPr>
          <w:lang w:val="pt-PT"/>
        </w:rPr>
      </w:pPr>
    </w:p>
    <w:p w14:paraId="11684857" w14:textId="1C95E4A4" w:rsidR="000C0AD7" w:rsidRDefault="0078693D" w:rsidP="000C0AD7">
      <w:pPr>
        <w:pStyle w:val="Heading3"/>
        <w:rPr>
          <w:lang w:val="pt-BR"/>
        </w:rPr>
      </w:pPr>
      <w:r>
        <w:rPr>
          <w:lang w:val="pt-BR"/>
        </w:rPr>
        <w:t>Lisbon</w:t>
      </w:r>
      <w:r w:rsidR="00DD357A">
        <w:rPr>
          <w:lang w:val="pt-BR"/>
        </w:rPr>
        <w:t xml:space="preserve"> by Triposo</w:t>
      </w:r>
    </w:p>
    <w:p w14:paraId="3BC97ACC" w14:textId="77777777" w:rsidR="00D90DA6" w:rsidRDefault="00D90DA6" w:rsidP="00D90DA6">
      <w:pPr>
        <w:pStyle w:val="NormalText"/>
      </w:pPr>
    </w:p>
    <w:p w14:paraId="4CD28729" w14:textId="77777777" w:rsidR="00105885" w:rsidRDefault="0092135B" w:rsidP="00D90DA6">
      <w:pPr>
        <w:pStyle w:val="NormalText"/>
      </w:pPr>
      <w:r>
        <w:t xml:space="preserve">A aplicação Lisbon é um sistema que pretende dar a conhecer todas as atividades e POI disponíveis em Lisboa. </w:t>
      </w:r>
      <w:r w:rsidR="00DD357A">
        <w:t xml:space="preserve">Tem como módulos </w:t>
      </w:r>
      <w:r w:rsidR="00FC7760">
        <w:t>atrações turísticas, restauração, vida noturna, hotéis, visitas e espetáculos, atividades, guias de viagem, e algumas ferramentas úteis a turistas, como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4EF083AA" w:rsidR="00D90DA6" w:rsidRPr="00D90DA6" w:rsidRDefault="008B2988" w:rsidP="00D90DA6">
      <w:pPr>
        <w:pStyle w:val="NormalText"/>
      </w:pPr>
      <w:r>
        <w:t>Como</w:t>
      </w:r>
      <w:r w:rsidR="00E8066E">
        <w:t xml:space="preserve"> principais</w:t>
      </w:r>
      <w:r>
        <w:t xml:space="preserve"> pontos negativos temos a dimensão da aplicação (</w:t>
      </w:r>
      <w:r w:rsidR="001C1F78">
        <w:t>336Mb</w:t>
      </w:r>
      <w:r>
        <w:t xml:space="preserve"> Android/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que </w:t>
      </w:r>
      <w:r w:rsidR="000A29E3" w:rsidRPr="001C1F78">
        <w:rPr>
          <w:highlight w:val="yellow"/>
        </w:rPr>
        <w:t>apenas se realizam em datas definidas</w:t>
      </w:r>
      <w:r w:rsidR="000A29E3" w:rsidRPr="001C1F78">
        <w:t>.</w:t>
      </w:r>
      <w:r w:rsidR="007F22AD">
        <w:t xml:space="preserve"> </w:t>
      </w:r>
    </w:p>
    <w:p w14:paraId="10E080DE" w14:textId="51EE7140" w:rsidR="000A767B" w:rsidRDefault="0078693D" w:rsidP="000A767B">
      <w:pPr>
        <w:pStyle w:val="Heading3"/>
      </w:pPr>
      <w:r>
        <w:t>Oporto Insight</w:t>
      </w:r>
    </w:p>
    <w:p w14:paraId="2259FFE2" w14:textId="77777777" w:rsidR="00BE6374" w:rsidRDefault="00BE6374" w:rsidP="00BE6374">
      <w:pPr>
        <w:pStyle w:val="NormalText"/>
      </w:pPr>
    </w:p>
    <w:p w14:paraId="0B7BD6BF" w14:textId="2969788D" w:rsidR="00C367A2" w:rsidRDefault="00FF1B77" w:rsidP="00C367A2">
      <w:pPr>
        <w:pStyle w:val="NormalText"/>
      </w:pPr>
      <w:r>
        <w:t>O seguinte sistema divulga os POI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w:t>
      </w:r>
      <w:r w:rsidR="00313A81">
        <w:t>vamos focar-nos apenas em 3</w:t>
      </w:r>
      <w:r w:rsidR="00B36701">
        <w:t xml:space="preserve">, locais a visitar, testemunhos de pessoas influentes, contatos de guias turistas. </w:t>
      </w:r>
    </w:p>
    <w:p w14:paraId="0ACBB5F8" w14:textId="37832E27"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nicos de instituições de apoio a comunidades, tais como, policia municipal e etc.).</w:t>
      </w:r>
    </w:p>
    <w:p w14:paraId="2A6E2638" w14:textId="600060CF" w:rsidR="00105885" w:rsidRDefault="00105885" w:rsidP="00C367A2">
      <w:pPr>
        <w:pStyle w:val="NormalText"/>
      </w:pPr>
      <w:r>
        <w:t xml:space="preserve">De uma forma geral a aplicação encontra-se bem conseguida, conjugação de cores apelativas, com um bom leque de informação e conteúdo </w:t>
      </w:r>
      <w:r>
        <w:t>ao utilizador</w:t>
      </w:r>
      <w:r>
        <w:t xml:space="preserve">.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w:t>
      </w:r>
      <w:r>
        <w:lastRenderedPageBreak/>
        <w:t xml:space="preserve">disponíveis caso se compre a versão </w:t>
      </w:r>
      <w:r>
        <w:rPr>
          <w:i/>
        </w:rPr>
        <w:t>P</w:t>
      </w:r>
      <w:r w:rsidRPr="00105885">
        <w:rPr>
          <w:i/>
        </w:rPr>
        <w:t>ro</w:t>
      </w:r>
      <w:r>
        <w:t xml:space="preserve"> da aplicação, outro fator a mencionar é a falta de divulgação de </w:t>
      </w:r>
      <w:r w:rsidRPr="00105885">
        <w:rPr>
          <w:highlight w:val="yellow"/>
        </w:rPr>
        <w:t>eventos não periódicos.</w:t>
      </w:r>
    </w:p>
    <w:p w14:paraId="56015F7D" w14:textId="78B7123C" w:rsidR="00C83F5B" w:rsidRDefault="00DD7A48" w:rsidP="00C83F5B">
      <w:pPr>
        <w:pStyle w:val="Heading3"/>
        <w:rPr>
          <w:lang w:val="pt-BR"/>
        </w:rPr>
      </w:pPr>
      <w:r w:rsidRPr="00C367A2">
        <w:rPr>
          <w:lang w:val="pt-BR"/>
        </w:rPr>
        <w:t>Aqui Há Beira</w:t>
      </w:r>
    </w:p>
    <w:p w14:paraId="79EEFBEA" w14:textId="77777777" w:rsidR="00EC2963" w:rsidRPr="00EC2963" w:rsidRDefault="00EC2963" w:rsidP="00EC2963">
      <w:pPr>
        <w:pStyle w:val="NormalText"/>
      </w:pPr>
    </w:p>
    <w:p w14:paraId="51CB9CD4" w14:textId="342F65D4"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 xml:space="preserve">tendo como objetivo principal dar a conhecer os eventos realizados nesta zona. É possível ver 5 áreas de foco, eventos, gastronomia, alojamento, o que fazer e por </w:t>
      </w:r>
      <w:proofErr w:type="gramStart"/>
      <w:r w:rsidR="004654A5">
        <w:t>último locais</w:t>
      </w:r>
      <w:proofErr w:type="gramEnd"/>
      <w:r w:rsidR="004654A5">
        <w:t xml:space="preserve"> a visitar. De forma geral a aplicação tem um bom </w:t>
      </w:r>
      <w:bookmarkStart w:id="15" w:name="_GoBack"/>
      <w:bookmarkEnd w:id="15"/>
      <w:r w:rsidR="007811FE">
        <w:t>conceito,</w:t>
      </w:r>
      <w:r w:rsidR="004654A5">
        <w:t xml:space="preserve"> mas o seu desenvolvimento deixa muito a desejar, é de notar que a aplicação não é nativa nos diferentes sistemas operativos, o que resulta numa baixa performance</w:t>
      </w:r>
      <w:r w:rsidR="007811FE">
        <w:t>, como por exemplo, até podermos utilizar a aplicação temos um tempo de espera de aproximadamente 10 segundos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BF04A77"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p>
    <w:p w14:paraId="28BCE5EF" w14:textId="41379CC9" w:rsidR="00C812C3" w:rsidRDefault="00C812C3" w:rsidP="00C812C3">
      <w:pPr>
        <w:pStyle w:val="Heading2"/>
      </w:pPr>
      <w:r>
        <w:t>Aplicações de âmbito nacional</w:t>
      </w:r>
    </w:p>
    <w:p w14:paraId="02F9B8EA" w14:textId="695BE321" w:rsidR="00C812C3" w:rsidRDefault="00C812C3" w:rsidP="00C812C3">
      <w:pPr>
        <w:pStyle w:val="Heading3"/>
        <w:rPr>
          <w:lang w:val="pt-PT"/>
        </w:rPr>
      </w:pPr>
      <w:proofErr w:type="spellStart"/>
      <w:r>
        <w:rPr>
          <w:lang w:val="pt-PT"/>
        </w:rPr>
        <w:t>Visit</w:t>
      </w:r>
      <w:proofErr w:type="spellEnd"/>
      <w:r>
        <w:rPr>
          <w:lang w:val="pt-PT"/>
        </w:rPr>
        <w:t xml:space="preserve"> Portugal</w:t>
      </w:r>
    </w:p>
    <w:p w14:paraId="627EBE13" w14:textId="77777777" w:rsidR="00367175" w:rsidRPr="00367175" w:rsidRDefault="00367175" w:rsidP="007811FE">
      <w:pPr>
        <w:pStyle w:val="NormalText"/>
      </w:pPr>
    </w:p>
    <w:p w14:paraId="78B0D841" w14:textId="48153F7F" w:rsidR="00367175" w:rsidRDefault="00853C1D" w:rsidP="00367175">
      <w:pPr>
        <w:pStyle w:val="Heading2"/>
      </w:pPr>
      <w:r>
        <w:t>Aplicações âmbito global</w:t>
      </w:r>
    </w:p>
    <w:p w14:paraId="5191BF0B" w14:textId="5F5AF0EC" w:rsidR="006C0169" w:rsidRDefault="006C0169" w:rsidP="006C0169">
      <w:pPr>
        <w:pStyle w:val="Heading3"/>
        <w:rPr>
          <w:lang w:val="pt-PT"/>
        </w:rPr>
      </w:pPr>
      <w:proofErr w:type="spellStart"/>
      <w:r>
        <w:rPr>
          <w:lang w:val="pt-PT"/>
        </w:rPr>
        <w:t>TripAdviser</w:t>
      </w:r>
      <w:proofErr w:type="spellEnd"/>
    </w:p>
    <w:p w14:paraId="75D9E75A" w14:textId="77777777" w:rsidR="00FC7760" w:rsidRDefault="00FC7760" w:rsidP="00FC7760">
      <w:pPr>
        <w:rPr>
          <w:lang w:val="pt-PT"/>
        </w:rPr>
      </w:pPr>
    </w:p>
    <w:p w14:paraId="438D6E31" w14:textId="23C92971" w:rsidR="00FC7760" w:rsidRPr="00FC7760" w:rsidRDefault="00FC7760" w:rsidP="00FC7760">
      <w:pPr>
        <w:pStyle w:val="Heading2"/>
      </w:pPr>
      <w:r>
        <w:t>Funcionalidades a reter</w:t>
      </w:r>
    </w:p>
    <w:p w14:paraId="0B4C5965" w14:textId="77777777" w:rsidR="00367175" w:rsidRPr="00367175" w:rsidRDefault="00367175" w:rsidP="00367175">
      <w:pPr>
        <w:rPr>
          <w:lang w:val="pt-PT"/>
        </w:rPr>
      </w:pPr>
    </w:p>
    <w:p w14:paraId="7CEF64EC" w14:textId="3C5DA8FB" w:rsidR="008E39E0" w:rsidRPr="00340AB4" w:rsidRDefault="0062028A" w:rsidP="008E39E0">
      <w:pPr>
        <w:pStyle w:val="Heading2"/>
        <w:spacing w:after="120"/>
      </w:pPr>
      <w:bookmarkStart w:id="16" w:name="_Toc479156274"/>
      <w:r>
        <w:lastRenderedPageBreak/>
        <w:t>Análise critica do estado da arte</w:t>
      </w:r>
      <w:bookmarkEnd w:id="16"/>
    </w:p>
    <w:p w14:paraId="177A370B" w14:textId="5FA602D3" w:rsidR="0062028A" w:rsidRPr="00340AB4" w:rsidRDefault="0077254A" w:rsidP="0062028A">
      <w:pPr>
        <w:pStyle w:val="NormalText"/>
      </w:pPr>
      <w:r w:rsidRPr="00340AB4">
        <w:t>[</w:t>
      </w:r>
      <w:r w:rsidR="0062028A">
        <w:t>...</w:t>
      </w:r>
      <w:r w:rsidRPr="00340AB4">
        <w:t>]</w:t>
      </w:r>
      <w:r w:rsidR="00D57E20" w:rsidRPr="00340AB4">
        <w:t>.</w:t>
      </w:r>
    </w:p>
    <w:p w14:paraId="68DE24A3" w14:textId="77777777" w:rsidR="00F63E78" w:rsidRPr="00340AB4" w:rsidRDefault="00F63E78" w:rsidP="00F63E78">
      <w:pPr>
        <w:pStyle w:val="NormalText"/>
        <w:sectPr w:rsidR="00F63E78" w:rsidRPr="00340AB4" w:rsidSect="00E135CF">
          <w:headerReference w:type="default" r:id="rId19"/>
          <w:footerReference w:type="default" r:id="rId20"/>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40783287" w:rsidR="00F63E78" w:rsidRPr="00340AB4" w:rsidRDefault="00AA5C12" w:rsidP="00F63E78">
      <w:pPr>
        <w:pStyle w:val="Heading1"/>
      </w:pPr>
      <w:bookmarkStart w:id="17" w:name="_Toc479156275"/>
      <w:r>
        <w:t>Metodologia e resultados esperados</w:t>
      </w:r>
      <w:bookmarkEnd w:id="17"/>
    </w:p>
    <w:p w14:paraId="19E1E2D0" w14:textId="0A4E8070" w:rsidR="00F63E78" w:rsidRPr="00340AB4" w:rsidRDefault="00AA5C12" w:rsidP="00F63E78">
      <w:pPr>
        <w:pStyle w:val="NormalText"/>
      </w:pPr>
      <w:r>
        <w:t>[...]</w:t>
      </w:r>
    </w:p>
    <w:p w14:paraId="09C707F4" w14:textId="08A66318" w:rsidR="00F63E78" w:rsidRPr="00340AB4" w:rsidRDefault="00AA5C12" w:rsidP="00F63E78">
      <w:pPr>
        <w:pStyle w:val="Heading2"/>
        <w:spacing w:after="120"/>
      </w:pPr>
      <w:bookmarkStart w:id="18" w:name="_Toc479156276"/>
      <w:r>
        <w:t>Metodologia</w:t>
      </w:r>
      <w:bookmarkEnd w:id="18"/>
    </w:p>
    <w:p w14:paraId="22608EBC" w14:textId="5BD17203" w:rsidR="00822722" w:rsidRDefault="00AA5C12" w:rsidP="00AA5C12">
      <w:pPr>
        <w:pStyle w:val="NormalText"/>
      </w:pPr>
      <w:r>
        <w:t>[...]</w:t>
      </w:r>
    </w:p>
    <w:p w14:paraId="3C7FD95F" w14:textId="703EE36F" w:rsidR="00AA5C12" w:rsidRDefault="00AA5C12" w:rsidP="00AA5C12">
      <w:pPr>
        <w:pStyle w:val="Heading2"/>
      </w:pPr>
      <w:bookmarkStart w:id="19" w:name="_Toc479156277"/>
      <w:r>
        <w:t>Descrição das Tarefas</w:t>
      </w:r>
      <w:bookmarkEnd w:id="19"/>
    </w:p>
    <w:p w14:paraId="69154682" w14:textId="37A7FCFB" w:rsidR="00AA5C12" w:rsidRDefault="00AA5C12" w:rsidP="00AA5C12">
      <w:pPr>
        <w:ind w:left="414" w:firstLine="720"/>
      </w:pPr>
      <w:r>
        <w:t>[...]</w:t>
      </w:r>
    </w:p>
    <w:p w14:paraId="42A0F323" w14:textId="6CF2F2F4" w:rsidR="00AA5C12" w:rsidRDefault="00AA5C12" w:rsidP="00AA5C12">
      <w:pPr>
        <w:pStyle w:val="Heading2"/>
      </w:pPr>
      <w:bookmarkStart w:id="20" w:name="_Toc479156278"/>
      <w:r>
        <w:t>Resultados esperados</w:t>
      </w:r>
      <w:bookmarkEnd w:id="20"/>
    </w:p>
    <w:p w14:paraId="6A08C177" w14:textId="5BC7EF7E" w:rsidR="00AA5C12" w:rsidRDefault="00AA5C12" w:rsidP="00AA5C12">
      <w:pPr>
        <w:ind w:left="1134"/>
      </w:pPr>
      <w:r>
        <w:t>[...]</w:t>
      </w:r>
    </w:p>
    <w:p w14:paraId="203B9B6D" w14:textId="77777777" w:rsidR="00AA5C12" w:rsidRDefault="00AA5C12">
      <w:pPr>
        <w:overflowPunct/>
        <w:autoSpaceDE/>
        <w:autoSpaceDN/>
        <w:adjustRightInd/>
        <w:textAlignment w:val="auto"/>
      </w:pPr>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21" w:name="_Toc479156279"/>
      <w:r>
        <w:t>Mode</w:t>
      </w:r>
      <w:r w:rsidR="00AA5C12">
        <w:t>lação</w:t>
      </w:r>
      <w:bookmarkEnd w:id="21"/>
    </w:p>
    <w:p w14:paraId="503C00F2" w14:textId="0063FD8A" w:rsidR="00822722" w:rsidRPr="00340AB4" w:rsidRDefault="00AA5C12" w:rsidP="00AA5C12">
      <w:pPr>
        <w:pStyle w:val="NormalText"/>
        <w:ind w:left="414" w:firstLine="720"/>
      </w:pPr>
      <w:r>
        <w:t>[...]</w:t>
      </w:r>
    </w:p>
    <w:p w14:paraId="28FD2D7D" w14:textId="1FF0DFFE" w:rsidR="00822722" w:rsidRDefault="00AA5C12" w:rsidP="00822722">
      <w:pPr>
        <w:pStyle w:val="Heading2"/>
        <w:spacing w:after="120"/>
      </w:pPr>
      <w:bookmarkStart w:id="22" w:name="_Toc479156280"/>
      <w:r>
        <w:t>Diagrama de Contexto</w:t>
      </w:r>
      <w:bookmarkEnd w:id="22"/>
    </w:p>
    <w:p w14:paraId="193EF95B" w14:textId="76CDD522" w:rsidR="00AA5C12" w:rsidRDefault="00AA5C12" w:rsidP="00AA5C12">
      <w:pPr>
        <w:ind w:left="1134"/>
      </w:pPr>
      <w:r>
        <w:t>[...]</w:t>
      </w:r>
    </w:p>
    <w:p w14:paraId="15F93D64" w14:textId="5A7048B8" w:rsidR="00AA5C12" w:rsidRDefault="00AA5C12" w:rsidP="00AA5C12">
      <w:pPr>
        <w:pStyle w:val="Heading2"/>
      </w:pPr>
      <w:bookmarkStart w:id="23" w:name="_Toc479156281"/>
      <w:r>
        <w:t>Casos de Uso</w:t>
      </w:r>
      <w:bookmarkEnd w:id="23"/>
    </w:p>
    <w:p w14:paraId="334B1226" w14:textId="58F91BEF" w:rsidR="00AA5C12" w:rsidRDefault="00AA5C12" w:rsidP="00AA5C12">
      <w:pPr>
        <w:ind w:left="414" w:firstLine="720"/>
      </w:pPr>
      <w:r>
        <w:t>[...]</w:t>
      </w:r>
    </w:p>
    <w:p w14:paraId="20A348C4" w14:textId="332B4758" w:rsidR="00AA5C12" w:rsidRDefault="00AA5C12" w:rsidP="00AA5C12">
      <w:pPr>
        <w:pStyle w:val="Heading3"/>
        <w:rPr>
          <w:lang w:val="pt-BR"/>
        </w:rPr>
      </w:pPr>
      <w:bookmarkStart w:id="24" w:name="_Toc479156282"/>
      <w:r w:rsidRPr="00AA5C12">
        <w:rPr>
          <w:lang w:val="pt-BR"/>
        </w:rPr>
        <w:t>Atores e respetivos casos de Uso</w:t>
      </w:r>
      <w:bookmarkEnd w:id="24"/>
    </w:p>
    <w:p w14:paraId="573F3B47" w14:textId="2FD1FD58" w:rsidR="00AA5C12" w:rsidRDefault="00AA5C12" w:rsidP="00AA5C12">
      <w:pPr>
        <w:ind w:left="414" w:firstLine="720"/>
      </w:pPr>
      <w:r>
        <w:t>[...]</w:t>
      </w:r>
    </w:p>
    <w:p w14:paraId="25F0D7B0" w14:textId="472547FB" w:rsidR="00AA5C12" w:rsidRDefault="00AA5C12" w:rsidP="00AA5C12">
      <w:pPr>
        <w:pStyle w:val="Heading3"/>
        <w:rPr>
          <w:lang w:val="pt-BR"/>
        </w:rPr>
      </w:pPr>
      <w:bookmarkStart w:id="25" w:name="_Toc479156283"/>
      <w:r>
        <w:rPr>
          <w:lang w:val="pt-BR"/>
        </w:rPr>
        <w:t>Diagrama de casos de Uso</w:t>
      </w:r>
      <w:bookmarkEnd w:id="25"/>
    </w:p>
    <w:p w14:paraId="238F2FB0" w14:textId="7C47483D" w:rsidR="00AA5C12" w:rsidRDefault="00AA5C12" w:rsidP="00AA5C12">
      <w:pPr>
        <w:ind w:left="1134"/>
      </w:pPr>
      <w:r>
        <w:t>[...]</w:t>
      </w:r>
    </w:p>
    <w:p w14:paraId="55AB471E" w14:textId="22587E00" w:rsidR="00AA5C12" w:rsidRDefault="00AA5C12" w:rsidP="00AA5C12">
      <w:pPr>
        <w:pStyle w:val="Heading3"/>
        <w:rPr>
          <w:lang w:val="pt-BR"/>
        </w:rPr>
      </w:pPr>
      <w:bookmarkStart w:id="26" w:name="_Toc479156284"/>
      <w:r>
        <w:rPr>
          <w:lang w:val="pt-BR"/>
        </w:rPr>
        <w:t>Descrição de casos de Uso</w:t>
      </w:r>
      <w:bookmarkEnd w:id="26"/>
    </w:p>
    <w:p w14:paraId="2A3DDD1D" w14:textId="37E67F05" w:rsidR="00AA5C12" w:rsidRDefault="00AA5C12" w:rsidP="00AA5C12">
      <w:pPr>
        <w:ind w:left="1134"/>
      </w:pPr>
      <w:r>
        <w:t>[...]</w:t>
      </w:r>
    </w:p>
    <w:p w14:paraId="20A3C56D" w14:textId="2D0F306E" w:rsidR="00AA5C12" w:rsidRDefault="00AA5C12" w:rsidP="00AA5C12">
      <w:pPr>
        <w:pStyle w:val="Heading2"/>
      </w:pPr>
      <w:bookmarkStart w:id="27" w:name="_Toc479156285"/>
      <w:r>
        <w:t>Diagramas de Sequência</w:t>
      </w:r>
      <w:bookmarkEnd w:id="27"/>
    </w:p>
    <w:p w14:paraId="18C08731" w14:textId="3AC1A655" w:rsidR="00AA5C12" w:rsidRDefault="00AA5C12" w:rsidP="00AA5C12">
      <w:pPr>
        <w:ind w:left="1134"/>
      </w:pPr>
      <w:r>
        <w:t>[...]</w:t>
      </w:r>
    </w:p>
    <w:p w14:paraId="3216D176" w14:textId="1941AB72" w:rsidR="00AA5C12" w:rsidRDefault="00AA5C12" w:rsidP="00AA5C12">
      <w:pPr>
        <w:pStyle w:val="Heading2"/>
      </w:pPr>
      <w:bookmarkStart w:id="28" w:name="_Toc479156286"/>
      <w:r>
        <w:t>Diagramas de Classes</w:t>
      </w:r>
      <w:bookmarkEnd w:id="28"/>
    </w:p>
    <w:p w14:paraId="306E79C1" w14:textId="075AEF16" w:rsidR="00AA5C12" w:rsidRDefault="00AA5C12" w:rsidP="00AA5C12">
      <w:pPr>
        <w:ind w:left="1134"/>
      </w:pPr>
      <w:r>
        <w:t>[...]</w:t>
      </w:r>
    </w:p>
    <w:p w14:paraId="0DA7F686" w14:textId="16212A1B" w:rsidR="00920AEB" w:rsidRDefault="00920AEB" w:rsidP="00920AEB">
      <w:pPr>
        <w:pStyle w:val="Heading2"/>
      </w:pPr>
      <w:bookmarkStart w:id="29" w:name="_Toc479156287"/>
      <w:r>
        <w:t>Diagrama de Atividades</w:t>
      </w:r>
      <w:bookmarkEnd w:id="29"/>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30" w:name="_Toc479156288"/>
      <w:r>
        <w:lastRenderedPageBreak/>
        <w:t>Diagrama de Estados</w:t>
      </w:r>
      <w:bookmarkEnd w:id="30"/>
    </w:p>
    <w:p w14:paraId="7B85FB2F" w14:textId="16ECE2AF" w:rsidR="00920AEB" w:rsidRDefault="00920AEB" w:rsidP="00920AEB">
      <w:pPr>
        <w:ind w:left="1134"/>
      </w:pPr>
      <w:r>
        <w:t>[...]</w:t>
      </w:r>
    </w:p>
    <w:p w14:paraId="18C10794" w14:textId="1BDEDC63" w:rsidR="00920AEB" w:rsidRDefault="00920AEB" w:rsidP="00920AEB">
      <w:pPr>
        <w:pStyle w:val="Heading2"/>
      </w:pPr>
      <w:bookmarkStart w:id="31" w:name="_Toc479156289"/>
      <w:r>
        <w:t>Diagrama de Componentes</w:t>
      </w:r>
      <w:bookmarkEnd w:id="31"/>
    </w:p>
    <w:p w14:paraId="404C6E7D" w14:textId="2241B847" w:rsidR="00920AEB" w:rsidRDefault="00920AEB" w:rsidP="00920AEB">
      <w:pPr>
        <w:ind w:left="1134"/>
      </w:pPr>
      <w:r>
        <w:t>[...]</w:t>
      </w:r>
    </w:p>
    <w:p w14:paraId="4FB98998" w14:textId="29B12FDA" w:rsidR="00920AEB" w:rsidRDefault="00920AEB" w:rsidP="00920AEB">
      <w:pPr>
        <w:pStyle w:val="Heading2"/>
      </w:pPr>
      <w:bookmarkStart w:id="32" w:name="_Toc479156290"/>
      <w:r>
        <w:t>Diagrama de Instalação (talvez, ñ aplicável)</w:t>
      </w:r>
      <w:bookmarkEnd w:id="32"/>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33" w:name="_Toc479156291"/>
      <w:r w:rsidRPr="001A3FCB">
        <w:rPr>
          <w:highlight w:val="yellow"/>
        </w:rPr>
        <w:t>Modelo ER e Semântica dos dados</w:t>
      </w:r>
      <w:bookmarkEnd w:id="33"/>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34" w:name="_Toc479156292"/>
      <w:r>
        <w:rPr>
          <w:lang w:val="pt-PT"/>
        </w:rPr>
        <w:t>Modelo Entidade Relação</w:t>
      </w:r>
      <w:bookmarkEnd w:id="34"/>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35" w:name="_Toc479156293"/>
      <w:r>
        <w:rPr>
          <w:lang w:val="pt-PT"/>
        </w:rPr>
        <w:t>Dicionário de Dados</w:t>
      </w:r>
      <w:bookmarkEnd w:id="35"/>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36" w:name="_Toc479156294"/>
      <w:r>
        <w:t>Tecnologias</w:t>
      </w:r>
      <w:bookmarkEnd w:id="36"/>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overflowPunct/>
        <w:autoSpaceDE/>
        <w:autoSpaceDN/>
        <w:adjustRightInd/>
        <w:textAlignment w:val="auto"/>
        <w:rPr>
          <w:rFonts w:ascii="Times New Roman" w:hAnsi="Times New Roman"/>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37" w:name="_Toc479156295"/>
      <w:r>
        <w:t>Implementação da Solução</w:t>
      </w:r>
      <w:bookmarkEnd w:id="37"/>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38" w:name="_Toc479156296"/>
      <w:r>
        <w:t>Introdução</w:t>
      </w:r>
      <w:bookmarkEnd w:id="38"/>
    </w:p>
    <w:p w14:paraId="4FD27B09" w14:textId="2EE54C26" w:rsidR="00822722" w:rsidRPr="00340AB4" w:rsidRDefault="00920AEB" w:rsidP="00822722">
      <w:pPr>
        <w:pStyle w:val="Heading2"/>
        <w:spacing w:after="120"/>
      </w:pPr>
      <w:bookmarkStart w:id="39" w:name="_Toc479156297"/>
      <w:r>
        <w:t>CODE</w:t>
      </w:r>
      <w:bookmarkEnd w:id="39"/>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40" w:name="_Toc479156298"/>
      <w:r w:rsidRPr="001A3FCB">
        <w:rPr>
          <w:highlight w:val="yellow"/>
        </w:rPr>
        <w:t>BD’S</w:t>
      </w:r>
      <w:bookmarkEnd w:id="40"/>
    </w:p>
    <w:p w14:paraId="3CA52B14" w14:textId="6E006F45" w:rsidR="00920AEB" w:rsidRDefault="00920AEB" w:rsidP="00920AEB">
      <w:pPr>
        <w:ind w:left="1134"/>
      </w:pPr>
      <w:r>
        <w:t>[...]</w:t>
      </w:r>
    </w:p>
    <w:p w14:paraId="5D7A55F6" w14:textId="3940A060" w:rsidR="00E23FB0" w:rsidRDefault="00E23FB0" w:rsidP="00E23FB0">
      <w:pPr>
        <w:pStyle w:val="Heading2"/>
      </w:pPr>
      <w:bookmarkStart w:id="41" w:name="_Toc479156299"/>
      <w:r>
        <w:t>Interface</w:t>
      </w:r>
      <w:bookmarkEnd w:id="41"/>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42" w:name="_Toc479156300"/>
      <w:r>
        <w:t>Componentes Gráficos</w:t>
      </w:r>
      <w:bookmarkEnd w:id="42"/>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1"/>
          <w:footerReference w:type="default" r:id="rId22"/>
          <w:pgSz w:w="11907" w:h="16840" w:code="9"/>
          <w:pgMar w:top="1701" w:right="1701" w:bottom="1701" w:left="1701" w:header="0" w:footer="0" w:gutter="0"/>
          <w:cols w:space="720"/>
        </w:sectPr>
      </w:pPr>
    </w:p>
    <w:p w14:paraId="23BB5A87" w14:textId="03DD22ED" w:rsidR="00822722" w:rsidRDefault="00072ECC" w:rsidP="00072ECC">
      <w:pPr>
        <w:pStyle w:val="Heading1"/>
      </w:pPr>
      <w:bookmarkStart w:id="43" w:name="_Toc479156301"/>
      <w:r>
        <w:lastRenderedPageBreak/>
        <w:t>Testes</w:t>
      </w:r>
      <w:bookmarkEnd w:id="43"/>
    </w:p>
    <w:p w14:paraId="68403FD1" w14:textId="55918416" w:rsidR="00072ECC" w:rsidRDefault="00072ECC">
      <w:pPr>
        <w:overflowPunct/>
        <w:autoSpaceDE/>
        <w:autoSpaceDN/>
        <w:adjustRightInd/>
        <w:textAlignment w:val="auto"/>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4" w:name="_Toc479156302"/>
      <w:r>
        <w:t>Conclusões e Trabalho futuro</w:t>
      </w:r>
      <w:bookmarkEnd w:id="44"/>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45" w:name="_Toc479156303"/>
      <w:r>
        <w:t>Conclusões</w:t>
      </w:r>
      <w:bookmarkEnd w:id="45"/>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46" w:name="_Toc479156304"/>
      <w:r>
        <w:t>Trabalho Futuro</w:t>
      </w:r>
      <w:bookmarkEnd w:id="46"/>
    </w:p>
    <w:p w14:paraId="6BC68C17" w14:textId="046AEDC6" w:rsidR="00920AEB" w:rsidRDefault="00920AEB" w:rsidP="00920AEB">
      <w:pPr>
        <w:ind w:left="1134"/>
      </w:pPr>
      <w:r>
        <w:t>[...]</w:t>
      </w:r>
    </w:p>
    <w:p w14:paraId="1530733D" w14:textId="77777777" w:rsidR="00920AEB" w:rsidRDefault="00920AEB" w:rsidP="00920AEB">
      <w:pPr>
        <w:pStyle w:val="Heading2"/>
      </w:pPr>
      <w:bookmarkStart w:id="47" w:name="_Toc479156305"/>
      <w:bookmarkEnd w:id="47"/>
    </w:p>
    <w:p w14:paraId="421B0E4B" w14:textId="46E2DE90" w:rsidR="00092699" w:rsidRPr="00092699" w:rsidRDefault="00092699" w:rsidP="00092699">
      <w:pPr>
        <w:pStyle w:val="NormalText"/>
      </w:pPr>
      <w:r>
        <w:t>[...].</w:t>
      </w:r>
    </w:p>
    <w:p w14:paraId="27CD3D92" w14:textId="20BAFD5A" w:rsidR="00092699" w:rsidRDefault="00092699">
      <w:pPr>
        <w:overflowPunct/>
        <w:autoSpaceDE/>
        <w:autoSpaceDN/>
        <w:adjustRightInd/>
        <w:textAlignment w:val="auto"/>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48" w:name="_Toc479156306"/>
      <w:r w:rsidRPr="00AE2D52">
        <w:rPr>
          <w:lang w:val="en-GB"/>
        </w:rPr>
        <w:lastRenderedPageBreak/>
        <w:t>Bibliografia</w:t>
      </w:r>
      <w:bookmarkEnd w:id="48"/>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overflowPunct/>
        <w:autoSpaceDE/>
        <w:autoSpaceDN/>
        <w:adjustRightInd/>
        <w:textAlignment w:val="auto"/>
        <w:rPr>
          <w:rFonts w:ascii="Calibri" w:hAnsi="Calibri"/>
          <w:b/>
          <w:bCs/>
          <w:caps/>
          <w:sz w:val="36"/>
        </w:rPr>
      </w:pPr>
      <w:bookmarkStart w:id="49" w:name="_Ref245480021"/>
      <w:r>
        <w:br w:type="page"/>
      </w:r>
    </w:p>
    <w:p w14:paraId="21CED627" w14:textId="5BBD62B8" w:rsidR="0020619E" w:rsidRPr="00340AB4" w:rsidRDefault="0020619E" w:rsidP="00CD1B8A">
      <w:pPr>
        <w:pStyle w:val="Heading1"/>
        <w:numPr>
          <w:ilvl w:val="0"/>
          <w:numId w:val="0"/>
        </w:numPr>
        <w:ind w:left="1134"/>
      </w:pPr>
      <w:bookmarkStart w:id="50" w:name="_Toc479156307"/>
      <w:r w:rsidRPr="00340AB4">
        <w:lastRenderedPageBreak/>
        <w:t>[Anexo A]</w:t>
      </w:r>
      <w:bookmarkEnd w:id="49"/>
      <w:bookmarkEnd w:id="50"/>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3"/>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51" w:name="_Ref245480146"/>
      <w:bookmarkStart w:id="52" w:name="_Toc479156308"/>
      <w:r w:rsidRPr="00340AB4">
        <w:t>[Anexo B]</w:t>
      </w:r>
      <w:bookmarkEnd w:id="51"/>
      <w:bookmarkEnd w:id="52"/>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p w14:paraId="30B7DD81" w14:textId="77777777" w:rsidR="008B0160" w:rsidRPr="00340AB4" w:rsidRDefault="008B0160" w:rsidP="003F47C3">
      <w:pPr>
        <w:pStyle w:val="NormalText"/>
      </w:pPr>
    </w:p>
    <w:sectPr w:rsidR="008B0160" w:rsidRPr="00340AB4" w:rsidSect="00E135CF">
      <w:headerReference w:type="default" r:id="rId24"/>
      <w:pgSz w:w="11907" w:h="16840" w:code="9"/>
      <w:pgMar w:top="1701" w:right="1701" w:bottom="1701" w:left="1701" w:header="0" w:footer="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AC1C4" w14:textId="77777777" w:rsidR="007074BD" w:rsidRDefault="007074BD">
      <w:r>
        <w:separator/>
      </w:r>
    </w:p>
  </w:endnote>
  <w:endnote w:type="continuationSeparator" w:id="0">
    <w:p w14:paraId="0DA8C777" w14:textId="77777777" w:rsidR="007074BD" w:rsidRDefault="007074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6365AE" w:rsidRDefault="006365AE" w:rsidP="00E135CF">
    <w:pPr>
      <w:pStyle w:val="Footer"/>
      <w:pBdr>
        <w:bottom w:val="single" w:sz="4" w:space="1" w:color="auto"/>
      </w:pBdr>
      <w:tabs>
        <w:tab w:val="clear" w:pos="8306"/>
        <w:tab w:val="right" w:pos="8505"/>
      </w:tabs>
    </w:pPr>
  </w:p>
  <w:p w14:paraId="75789B71"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7811FE">
      <w:rPr>
        <w:noProof/>
      </w:rPr>
      <w:t>viii</w:t>
    </w:r>
    <w:r>
      <w:rPr>
        <w:noProof/>
      </w:rPr>
      <w:fldChar w:fldCharType="end"/>
    </w:r>
  </w:p>
  <w:p w14:paraId="2EF02767" w14:textId="77777777" w:rsidR="006365AE" w:rsidRPr="005C44B7" w:rsidRDefault="006365A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6365AE" w:rsidRDefault="006365AE" w:rsidP="002C490A">
    <w:pPr>
      <w:pStyle w:val="Footer"/>
      <w:pBdr>
        <w:bottom w:val="single" w:sz="4" w:space="1" w:color="auto"/>
      </w:pBdr>
    </w:pPr>
  </w:p>
  <w:p w14:paraId="61F3C470"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BA37D6">
      <w:rPr>
        <w:noProof/>
      </w:rPr>
      <w:t>2</w:t>
    </w:r>
    <w:r>
      <w:rPr>
        <w:noProof/>
      </w:rPr>
      <w:fldChar w:fldCharType="end"/>
    </w:r>
  </w:p>
  <w:p w14:paraId="5FC3E13D" w14:textId="77777777" w:rsidR="006365AE" w:rsidRPr="005C44B7" w:rsidRDefault="006365AE">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6365AE" w:rsidRDefault="006365AE" w:rsidP="002C490A">
    <w:pPr>
      <w:pStyle w:val="Footer"/>
      <w:pBdr>
        <w:bottom w:val="single" w:sz="4" w:space="1" w:color="auto"/>
      </w:pBdr>
    </w:pPr>
  </w:p>
  <w:p w14:paraId="6F09F47D" w14:textId="77777777" w:rsidR="006365AE" w:rsidRDefault="006365AE" w:rsidP="00E135CF">
    <w:pPr>
      <w:pStyle w:val="Footer"/>
      <w:tabs>
        <w:tab w:val="clear" w:pos="8306"/>
        <w:tab w:val="right" w:pos="8505"/>
      </w:tabs>
    </w:pPr>
    <w:r>
      <w:tab/>
    </w:r>
    <w:r>
      <w:tab/>
    </w:r>
    <w:r>
      <w:fldChar w:fldCharType="begin"/>
    </w:r>
    <w:r>
      <w:instrText xml:space="preserve"> PAGE   \* MERGEFORMAT </w:instrText>
    </w:r>
    <w:r>
      <w:fldChar w:fldCharType="separate"/>
    </w:r>
    <w:r w:rsidR="00BA37D6">
      <w:rPr>
        <w:noProof/>
      </w:rPr>
      <w:t>6</w:t>
    </w:r>
    <w:r>
      <w:rPr>
        <w:noProof/>
      </w:rPr>
      <w:fldChar w:fldCharType="end"/>
    </w:r>
  </w:p>
  <w:p w14:paraId="6BF55485" w14:textId="77777777" w:rsidR="006365AE" w:rsidRPr="005C44B7" w:rsidRDefault="006365AE">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6365AE" w:rsidRDefault="006365AE" w:rsidP="002C490A">
    <w:pPr>
      <w:pStyle w:val="Footer"/>
      <w:pBdr>
        <w:bottom w:val="single" w:sz="4" w:space="1" w:color="auto"/>
      </w:pBdr>
    </w:pPr>
  </w:p>
  <w:p w14:paraId="7732E3A3" w14:textId="77777777" w:rsidR="006365AE" w:rsidRDefault="006365AE"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7811FE">
      <w:rPr>
        <w:noProof/>
      </w:rPr>
      <w:t>16</w:t>
    </w:r>
    <w:r>
      <w:rPr>
        <w:noProof/>
      </w:rPr>
      <w:fldChar w:fldCharType="end"/>
    </w:r>
  </w:p>
  <w:p w14:paraId="7653CA6A" w14:textId="77777777" w:rsidR="006365AE" w:rsidRPr="005C44B7" w:rsidRDefault="006365A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F314F" w14:textId="77777777" w:rsidR="007074BD" w:rsidRDefault="007074BD">
      <w:r>
        <w:separator/>
      </w:r>
    </w:p>
  </w:footnote>
  <w:footnote w:type="continuationSeparator" w:id="0">
    <w:p w14:paraId="70703BAF" w14:textId="77777777" w:rsidR="007074BD" w:rsidRDefault="007074B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6365AE" w:rsidRDefault="006365AE" w:rsidP="00E135CF">
    <w:pPr>
      <w:pStyle w:val="Header"/>
      <w:tabs>
        <w:tab w:val="clear" w:pos="8306"/>
        <w:tab w:val="right" w:pos="8505"/>
      </w:tabs>
    </w:pPr>
  </w:p>
  <w:p w14:paraId="07F5E6DD" w14:textId="77777777" w:rsidR="006365AE" w:rsidRDefault="006365AE">
    <w:pPr>
      <w:pStyle w:val="Header"/>
    </w:pPr>
  </w:p>
  <w:p w14:paraId="7FA6600F" w14:textId="77777777" w:rsidR="006365AE" w:rsidRPr="00E43A5E" w:rsidRDefault="006365AE" w:rsidP="00E135CF">
    <w:pPr>
      <w:pStyle w:val="Header"/>
      <w:tabs>
        <w:tab w:val="clear" w:pos="8306"/>
        <w:tab w:val="right" w:pos="8505"/>
      </w:tabs>
      <w:jc w:val="both"/>
    </w:pPr>
    <w:r w:rsidRPr="00E43A5E">
      <w:t>[Título da Dissertação]</w:t>
    </w:r>
    <w:r>
      <w:tab/>
    </w:r>
    <w:r>
      <w:tab/>
      <w:t>Agradecimentos</w:t>
    </w:r>
  </w:p>
  <w:p w14:paraId="2CC0187F" w14:textId="77777777" w:rsidR="006365AE" w:rsidRPr="003E632A" w:rsidRDefault="006365AE"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6365AE" w:rsidRDefault="006365AE">
    <w:pPr>
      <w:pStyle w:val="Header"/>
    </w:pPr>
  </w:p>
  <w:p w14:paraId="36FBB314" w14:textId="77777777" w:rsidR="006365AE" w:rsidRDefault="006365AE">
    <w:pPr>
      <w:pStyle w:val="Header"/>
    </w:pPr>
  </w:p>
  <w:p w14:paraId="7111C58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6365AE" w:rsidRPr="003E632A" w:rsidRDefault="006365AE"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6365AE" w:rsidRDefault="006365AE">
    <w:pPr>
      <w:pStyle w:val="Header"/>
    </w:pPr>
  </w:p>
  <w:p w14:paraId="42F88EF8" w14:textId="77777777" w:rsidR="006365AE" w:rsidRDefault="006365AE">
    <w:pPr>
      <w:pStyle w:val="Header"/>
    </w:pPr>
  </w:p>
  <w:p w14:paraId="54919F8D"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6365AE" w:rsidRPr="003E632A" w:rsidRDefault="006365AE"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6365AE" w:rsidRDefault="006365AE">
    <w:pPr>
      <w:pStyle w:val="Header"/>
    </w:pPr>
  </w:p>
  <w:p w14:paraId="4EA13C7E" w14:textId="77777777" w:rsidR="006365AE" w:rsidRDefault="006365AE">
    <w:pPr>
      <w:pStyle w:val="Header"/>
    </w:pPr>
  </w:p>
  <w:p w14:paraId="1A9A954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6365AE" w:rsidRPr="003E632A" w:rsidRDefault="006365AE"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6365AE" w:rsidRDefault="006365AE">
    <w:pPr>
      <w:pStyle w:val="Header"/>
    </w:pPr>
  </w:p>
  <w:p w14:paraId="3BB580CF" w14:textId="77777777" w:rsidR="006365AE" w:rsidRDefault="006365AE">
    <w:pPr>
      <w:pStyle w:val="Header"/>
    </w:pPr>
  </w:p>
  <w:p w14:paraId="3D1B51A0" w14:textId="77777777" w:rsidR="006365AE" w:rsidRPr="00E43A5E" w:rsidRDefault="006365AE" w:rsidP="00E135CF">
    <w:pPr>
      <w:pStyle w:val="Header"/>
      <w:tabs>
        <w:tab w:val="clear" w:pos="8306"/>
        <w:tab w:val="right" w:pos="8505"/>
      </w:tabs>
      <w:jc w:val="both"/>
    </w:pPr>
    <w:r w:rsidRPr="00E43A5E">
      <w:t>[Título da Dissertação]</w:t>
    </w:r>
    <w:r>
      <w:tab/>
    </w:r>
    <w:r>
      <w:tab/>
      <w:t>Resumo</w:t>
    </w:r>
  </w:p>
  <w:p w14:paraId="5C174B74" w14:textId="77777777" w:rsidR="006365AE" w:rsidRPr="003E632A" w:rsidRDefault="006365AE"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6365AE" w:rsidRDefault="006365AE">
    <w:pPr>
      <w:pStyle w:val="Header"/>
    </w:pPr>
  </w:p>
  <w:p w14:paraId="3AB354D0" w14:textId="77777777" w:rsidR="006365AE" w:rsidRDefault="006365AE">
    <w:pPr>
      <w:pStyle w:val="Header"/>
    </w:pPr>
  </w:p>
  <w:p w14:paraId="0CC98103" w14:textId="77777777" w:rsidR="006365AE" w:rsidRPr="00E43A5E" w:rsidRDefault="006365AE"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6365AE" w:rsidRPr="003E632A" w:rsidRDefault="006365AE"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6365AE" w:rsidRDefault="006365AE">
    <w:pPr>
      <w:pStyle w:val="Header"/>
    </w:pPr>
  </w:p>
  <w:p w14:paraId="4927B376" w14:textId="77777777" w:rsidR="006365AE" w:rsidRDefault="006365AE">
    <w:pPr>
      <w:pStyle w:val="Header"/>
    </w:pPr>
  </w:p>
  <w:p w14:paraId="131C87D8" w14:textId="77777777" w:rsidR="006365AE" w:rsidRPr="00E43A5E" w:rsidRDefault="006365AE" w:rsidP="00E135CF">
    <w:pPr>
      <w:pStyle w:val="Header"/>
      <w:tabs>
        <w:tab w:val="clear" w:pos="8306"/>
        <w:tab w:val="right" w:pos="8505"/>
      </w:tabs>
      <w:jc w:val="both"/>
    </w:pPr>
    <w:r w:rsidRPr="00E43A5E">
      <w:t>[Título da Dissertação]</w:t>
    </w:r>
    <w:r>
      <w:tab/>
    </w:r>
    <w:r>
      <w:tab/>
      <w:t>Índice</w:t>
    </w:r>
  </w:p>
  <w:p w14:paraId="48941201" w14:textId="77777777" w:rsidR="006365AE" w:rsidRPr="003E632A" w:rsidRDefault="006365AE"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6365AE" w:rsidRDefault="006365AE">
    <w:pPr>
      <w:pStyle w:val="Header"/>
    </w:pPr>
  </w:p>
  <w:p w14:paraId="499F1ECC" w14:textId="77777777" w:rsidR="006365AE" w:rsidRDefault="006365AE">
    <w:pPr>
      <w:pStyle w:val="Header"/>
    </w:pPr>
  </w:p>
  <w:p w14:paraId="786D5A43"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6365AE" w:rsidRPr="003E632A" w:rsidRDefault="006365AE"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6365AE" w:rsidRDefault="006365AE">
    <w:pPr>
      <w:pStyle w:val="Header"/>
    </w:pPr>
  </w:p>
  <w:p w14:paraId="3B70C6EF" w14:textId="77777777" w:rsidR="006365AE" w:rsidRDefault="006365AE">
    <w:pPr>
      <w:pStyle w:val="Header"/>
    </w:pPr>
  </w:p>
  <w:p w14:paraId="708C99DC"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6365AE" w:rsidRPr="003E632A" w:rsidRDefault="006365AE"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6365AE" w:rsidRDefault="006365AE">
    <w:pPr>
      <w:pStyle w:val="Header"/>
    </w:pPr>
  </w:p>
  <w:p w14:paraId="3563A12C" w14:textId="77777777" w:rsidR="006365AE" w:rsidRDefault="006365AE">
    <w:pPr>
      <w:pStyle w:val="Header"/>
    </w:pPr>
  </w:p>
  <w:p w14:paraId="4A2AF14C"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6365AE" w:rsidRPr="003E632A" w:rsidRDefault="006365AE"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6365AE" w:rsidRDefault="006365AE">
    <w:pPr>
      <w:pStyle w:val="Header"/>
    </w:pPr>
  </w:p>
  <w:p w14:paraId="5A19B0E0" w14:textId="77777777" w:rsidR="006365AE" w:rsidRDefault="006365AE">
    <w:pPr>
      <w:pStyle w:val="Header"/>
    </w:pPr>
  </w:p>
  <w:p w14:paraId="26A37631"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6365AE" w:rsidRPr="003E632A" w:rsidRDefault="006365AE"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CE3C" w14:textId="77777777" w:rsidR="006365AE" w:rsidRDefault="006365AE">
    <w:pPr>
      <w:pStyle w:val="Header"/>
    </w:pPr>
  </w:p>
  <w:p w14:paraId="317FB13C" w14:textId="77777777" w:rsidR="006365AE" w:rsidRDefault="006365AE">
    <w:pPr>
      <w:pStyle w:val="Header"/>
    </w:pPr>
  </w:p>
  <w:p w14:paraId="0ABF11AF" w14:textId="77777777" w:rsidR="006365AE" w:rsidRPr="00E43A5E" w:rsidRDefault="006365AE" w:rsidP="00E135CF">
    <w:pPr>
      <w:pStyle w:val="Header"/>
      <w:tabs>
        <w:tab w:val="clear" w:pos="8306"/>
        <w:tab w:val="right" w:pos="8505"/>
      </w:tabs>
      <w:jc w:val="both"/>
    </w:pPr>
    <w:r w:rsidRPr="00E43A5E">
      <w:t>[Título da Dissertação]</w:t>
    </w:r>
    <w:r>
      <w:tab/>
    </w:r>
    <w:r>
      <w:tab/>
    </w:r>
    <w:r>
      <w:fldChar w:fldCharType="begin"/>
    </w:r>
    <w:r>
      <w:instrText xml:space="preserve"> REF _Ref245470749 \h </w:instrText>
    </w:r>
    <w:r>
      <w:fldChar w:fldCharType="separate"/>
    </w:r>
    <w:r w:rsidRPr="00340AB4">
      <w:t>[ESTRUTURA DE UM RELATÓRIO]</w:t>
    </w:r>
    <w:r>
      <w:fldChar w:fldCharType="end"/>
    </w:r>
  </w:p>
  <w:p w14:paraId="5F16139B" w14:textId="77777777" w:rsidR="006365AE" w:rsidRPr="003E632A" w:rsidRDefault="006365AE" w:rsidP="00C440BF">
    <w:pPr>
      <w:pStyle w:val="Header"/>
      <w:pBdr>
        <w:top w:val="single" w:sz="4" w:space="1" w:color="auto"/>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1">
    <w:nsid w:val="16C94ECA"/>
    <w:multiLevelType w:val="hybridMultilevel"/>
    <w:tmpl w:val="D9C045D0"/>
    <w:lvl w:ilvl="0" w:tplc="0816000F">
      <w:start w:val="1"/>
      <w:numFmt w:val="decimal"/>
      <w:lvlText w:val="%1."/>
      <w:lvlJc w:val="left"/>
      <w:pPr>
        <w:ind w:left="1854" w:hanging="360"/>
      </w:pPr>
    </w:lvl>
    <w:lvl w:ilvl="1" w:tplc="08160019" w:tentative="1">
      <w:start w:val="1"/>
      <w:numFmt w:val="lowerLetter"/>
      <w:lvlText w:val="%2."/>
      <w:lvlJc w:val="left"/>
      <w:pPr>
        <w:ind w:left="2574" w:hanging="360"/>
      </w:pPr>
    </w:lvl>
    <w:lvl w:ilvl="2" w:tplc="0816001B" w:tentative="1">
      <w:start w:val="1"/>
      <w:numFmt w:val="lowerRoman"/>
      <w:lvlText w:val="%3."/>
      <w:lvlJc w:val="right"/>
      <w:pPr>
        <w:ind w:left="3294" w:hanging="180"/>
      </w:pPr>
    </w:lvl>
    <w:lvl w:ilvl="3" w:tplc="0816000F" w:tentative="1">
      <w:start w:val="1"/>
      <w:numFmt w:val="decimal"/>
      <w:lvlText w:val="%4."/>
      <w:lvlJc w:val="left"/>
      <w:pPr>
        <w:ind w:left="4014" w:hanging="360"/>
      </w:pPr>
    </w:lvl>
    <w:lvl w:ilvl="4" w:tplc="08160019" w:tentative="1">
      <w:start w:val="1"/>
      <w:numFmt w:val="lowerLetter"/>
      <w:lvlText w:val="%5."/>
      <w:lvlJc w:val="left"/>
      <w:pPr>
        <w:ind w:left="4734" w:hanging="360"/>
      </w:pPr>
    </w:lvl>
    <w:lvl w:ilvl="5" w:tplc="0816001B" w:tentative="1">
      <w:start w:val="1"/>
      <w:numFmt w:val="lowerRoman"/>
      <w:lvlText w:val="%6."/>
      <w:lvlJc w:val="right"/>
      <w:pPr>
        <w:ind w:left="5454" w:hanging="180"/>
      </w:pPr>
    </w:lvl>
    <w:lvl w:ilvl="6" w:tplc="0816000F" w:tentative="1">
      <w:start w:val="1"/>
      <w:numFmt w:val="decimal"/>
      <w:lvlText w:val="%7."/>
      <w:lvlJc w:val="left"/>
      <w:pPr>
        <w:ind w:left="6174" w:hanging="360"/>
      </w:pPr>
    </w:lvl>
    <w:lvl w:ilvl="7" w:tplc="08160019" w:tentative="1">
      <w:start w:val="1"/>
      <w:numFmt w:val="lowerLetter"/>
      <w:lvlText w:val="%8."/>
      <w:lvlJc w:val="left"/>
      <w:pPr>
        <w:ind w:left="6894" w:hanging="360"/>
      </w:pPr>
    </w:lvl>
    <w:lvl w:ilvl="8" w:tplc="0816001B" w:tentative="1">
      <w:start w:val="1"/>
      <w:numFmt w:val="lowerRoman"/>
      <w:lvlText w:val="%9."/>
      <w:lvlJc w:val="right"/>
      <w:pPr>
        <w:ind w:left="7614" w:hanging="180"/>
      </w:pPr>
    </w:lvl>
  </w:abstractNum>
  <w:abstractNum w:abstractNumId="2">
    <w:nsid w:val="21DA5040"/>
    <w:multiLevelType w:val="hybridMultilevel"/>
    <w:tmpl w:val="DEB6A32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num w:numId="1">
    <w:abstractNumId w:val="0"/>
  </w:num>
  <w:num w:numId="2">
    <w:abstractNumId w:val="1"/>
  </w:num>
  <w:num w:numId="3">
    <w:abstractNumId w:val="2"/>
  </w:num>
  <w:num w:numId="4">
    <w:abstractNumId w:val="0"/>
  </w:num>
  <w:num w:numId="5">
    <w:abstractNumId w:val="0"/>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112B"/>
    <w:rsid w:val="00003E1E"/>
    <w:rsid w:val="00005504"/>
    <w:rsid w:val="00007BAA"/>
    <w:rsid w:val="0001090D"/>
    <w:rsid w:val="000113A9"/>
    <w:rsid w:val="0001194D"/>
    <w:rsid w:val="000122EE"/>
    <w:rsid w:val="000169D1"/>
    <w:rsid w:val="00024EFA"/>
    <w:rsid w:val="0003336F"/>
    <w:rsid w:val="000369BD"/>
    <w:rsid w:val="00042A6B"/>
    <w:rsid w:val="00042D73"/>
    <w:rsid w:val="00043689"/>
    <w:rsid w:val="00047B1F"/>
    <w:rsid w:val="00057A86"/>
    <w:rsid w:val="00060A91"/>
    <w:rsid w:val="0006275D"/>
    <w:rsid w:val="00064EB0"/>
    <w:rsid w:val="000716FA"/>
    <w:rsid w:val="00071CC6"/>
    <w:rsid w:val="00072ECC"/>
    <w:rsid w:val="000874E6"/>
    <w:rsid w:val="00090533"/>
    <w:rsid w:val="00091444"/>
    <w:rsid w:val="00092699"/>
    <w:rsid w:val="000956FA"/>
    <w:rsid w:val="000A00DF"/>
    <w:rsid w:val="000A134D"/>
    <w:rsid w:val="000A29E3"/>
    <w:rsid w:val="000A4FA0"/>
    <w:rsid w:val="000A6648"/>
    <w:rsid w:val="000A767B"/>
    <w:rsid w:val="000B0D08"/>
    <w:rsid w:val="000B3AD9"/>
    <w:rsid w:val="000B54FB"/>
    <w:rsid w:val="000B6029"/>
    <w:rsid w:val="000C0AD7"/>
    <w:rsid w:val="000C1B1E"/>
    <w:rsid w:val="000C4633"/>
    <w:rsid w:val="000C4A3E"/>
    <w:rsid w:val="000C6B8B"/>
    <w:rsid w:val="000D181E"/>
    <w:rsid w:val="000D4618"/>
    <w:rsid w:val="000D7EAE"/>
    <w:rsid w:val="000E1F92"/>
    <w:rsid w:val="000E23C5"/>
    <w:rsid w:val="000E2ABA"/>
    <w:rsid w:val="000F1077"/>
    <w:rsid w:val="000F26A5"/>
    <w:rsid w:val="000F7479"/>
    <w:rsid w:val="00101502"/>
    <w:rsid w:val="001035E0"/>
    <w:rsid w:val="00104FE3"/>
    <w:rsid w:val="00105885"/>
    <w:rsid w:val="00105FA9"/>
    <w:rsid w:val="001066A8"/>
    <w:rsid w:val="00114351"/>
    <w:rsid w:val="00114778"/>
    <w:rsid w:val="00114E29"/>
    <w:rsid w:val="001150E2"/>
    <w:rsid w:val="001164EB"/>
    <w:rsid w:val="00116D06"/>
    <w:rsid w:val="001176B6"/>
    <w:rsid w:val="00123B21"/>
    <w:rsid w:val="00125FCB"/>
    <w:rsid w:val="00127F6A"/>
    <w:rsid w:val="00132A7F"/>
    <w:rsid w:val="0013701F"/>
    <w:rsid w:val="00137E5A"/>
    <w:rsid w:val="00144A71"/>
    <w:rsid w:val="001464CA"/>
    <w:rsid w:val="00155945"/>
    <w:rsid w:val="001567F0"/>
    <w:rsid w:val="00157D8B"/>
    <w:rsid w:val="00165450"/>
    <w:rsid w:val="00165571"/>
    <w:rsid w:val="00166024"/>
    <w:rsid w:val="001718C4"/>
    <w:rsid w:val="00172317"/>
    <w:rsid w:val="00175189"/>
    <w:rsid w:val="00180C54"/>
    <w:rsid w:val="00181031"/>
    <w:rsid w:val="0018471D"/>
    <w:rsid w:val="00187956"/>
    <w:rsid w:val="001918E0"/>
    <w:rsid w:val="001918EC"/>
    <w:rsid w:val="00192CD3"/>
    <w:rsid w:val="00193956"/>
    <w:rsid w:val="00194646"/>
    <w:rsid w:val="00196680"/>
    <w:rsid w:val="001976B2"/>
    <w:rsid w:val="00197D73"/>
    <w:rsid w:val="001A1278"/>
    <w:rsid w:val="001A20E5"/>
    <w:rsid w:val="001A3FCB"/>
    <w:rsid w:val="001A453C"/>
    <w:rsid w:val="001A4C99"/>
    <w:rsid w:val="001A5E3E"/>
    <w:rsid w:val="001B32B2"/>
    <w:rsid w:val="001B4B29"/>
    <w:rsid w:val="001B6403"/>
    <w:rsid w:val="001C1E00"/>
    <w:rsid w:val="001C1F78"/>
    <w:rsid w:val="001C4A98"/>
    <w:rsid w:val="001C75DC"/>
    <w:rsid w:val="001D7348"/>
    <w:rsid w:val="001E18E7"/>
    <w:rsid w:val="001E47A4"/>
    <w:rsid w:val="001F0ABA"/>
    <w:rsid w:val="001F0B69"/>
    <w:rsid w:val="001F4F4D"/>
    <w:rsid w:val="001F634B"/>
    <w:rsid w:val="00201EC8"/>
    <w:rsid w:val="00202204"/>
    <w:rsid w:val="00202A6B"/>
    <w:rsid w:val="00204BAE"/>
    <w:rsid w:val="0020619E"/>
    <w:rsid w:val="00206BE4"/>
    <w:rsid w:val="00210651"/>
    <w:rsid w:val="002218AD"/>
    <w:rsid w:val="00223585"/>
    <w:rsid w:val="00225AD0"/>
    <w:rsid w:val="002272C2"/>
    <w:rsid w:val="002276F1"/>
    <w:rsid w:val="002327AF"/>
    <w:rsid w:val="002327F0"/>
    <w:rsid w:val="00232DF9"/>
    <w:rsid w:val="00234B72"/>
    <w:rsid w:val="00235F52"/>
    <w:rsid w:val="002369DA"/>
    <w:rsid w:val="00237BD7"/>
    <w:rsid w:val="0024688A"/>
    <w:rsid w:val="002517BA"/>
    <w:rsid w:val="00251846"/>
    <w:rsid w:val="00253FE4"/>
    <w:rsid w:val="002554A2"/>
    <w:rsid w:val="00255CAF"/>
    <w:rsid w:val="0025604D"/>
    <w:rsid w:val="00260796"/>
    <w:rsid w:val="00272CA4"/>
    <w:rsid w:val="00276084"/>
    <w:rsid w:val="002829E4"/>
    <w:rsid w:val="00291DDA"/>
    <w:rsid w:val="00294E60"/>
    <w:rsid w:val="00297506"/>
    <w:rsid w:val="0029786E"/>
    <w:rsid w:val="002A3613"/>
    <w:rsid w:val="002A688F"/>
    <w:rsid w:val="002A76BA"/>
    <w:rsid w:val="002B0E55"/>
    <w:rsid w:val="002B5F73"/>
    <w:rsid w:val="002C368E"/>
    <w:rsid w:val="002C490A"/>
    <w:rsid w:val="002C4B6F"/>
    <w:rsid w:val="002D279D"/>
    <w:rsid w:val="002E101B"/>
    <w:rsid w:val="002E4BBA"/>
    <w:rsid w:val="002F0320"/>
    <w:rsid w:val="002F14EB"/>
    <w:rsid w:val="002F3AA0"/>
    <w:rsid w:val="002F4105"/>
    <w:rsid w:val="00300A6E"/>
    <w:rsid w:val="00306C2B"/>
    <w:rsid w:val="00307377"/>
    <w:rsid w:val="00310496"/>
    <w:rsid w:val="00310EE5"/>
    <w:rsid w:val="00313A81"/>
    <w:rsid w:val="00314F05"/>
    <w:rsid w:val="00315F99"/>
    <w:rsid w:val="00316E9F"/>
    <w:rsid w:val="00324B05"/>
    <w:rsid w:val="00325A89"/>
    <w:rsid w:val="00326B21"/>
    <w:rsid w:val="00332ACA"/>
    <w:rsid w:val="0033459E"/>
    <w:rsid w:val="00340182"/>
    <w:rsid w:val="00340AB4"/>
    <w:rsid w:val="003441AE"/>
    <w:rsid w:val="00345652"/>
    <w:rsid w:val="00350BAB"/>
    <w:rsid w:val="003513BB"/>
    <w:rsid w:val="00352129"/>
    <w:rsid w:val="00355E38"/>
    <w:rsid w:val="00367175"/>
    <w:rsid w:val="00367B54"/>
    <w:rsid w:val="00371DBC"/>
    <w:rsid w:val="00372CA8"/>
    <w:rsid w:val="00374277"/>
    <w:rsid w:val="003755C7"/>
    <w:rsid w:val="00376767"/>
    <w:rsid w:val="00384688"/>
    <w:rsid w:val="00385D33"/>
    <w:rsid w:val="00392B6C"/>
    <w:rsid w:val="00394905"/>
    <w:rsid w:val="00395D52"/>
    <w:rsid w:val="003965EC"/>
    <w:rsid w:val="003B5825"/>
    <w:rsid w:val="003B741B"/>
    <w:rsid w:val="003C000B"/>
    <w:rsid w:val="003C78DE"/>
    <w:rsid w:val="003D0BA6"/>
    <w:rsid w:val="003D3C72"/>
    <w:rsid w:val="003D3E70"/>
    <w:rsid w:val="003D4515"/>
    <w:rsid w:val="003D6577"/>
    <w:rsid w:val="003E034A"/>
    <w:rsid w:val="003E2C1E"/>
    <w:rsid w:val="003E2CD3"/>
    <w:rsid w:val="003E632A"/>
    <w:rsid w:val="003F0D0F"/>
    <w:rsid w:val="003F1AC5"/>
    <w:rsid w:val="003F45C2"/>
    <w:rsid w:val="003F47C3"/>
    <w:rsid w:val="003F7964"/>
    <w:rsid w:val="004004D7"/>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EE7"/>
    <w:rsid w:val="004425C0"/>
    <w:rsid w:val="004436F4"/>
    <w:rsid w:val="00452398"/>
    <w:rsid w:val="00462436"/>
    <w:rsid w:val="004652D8"/>
    <w:rsid w:val="004654A5"/>
    <w:rsid w:val="0047039F"/>
    <w:rsid w:val="004752C9"/>
    <w:rsid w:val="0047564B"/>
    <w:rsid w:val="00477949"/>
    <w:rsid w:val="004846CB"/>
    <w:rsid w:val="004864F4"/>
    <w:rsid w:val="00487215"/>
    <w:rsid w:val="004921F6"/>
    <w:rsid w:val="00492B10"/>
    <w:rsid w:val="004935FB"/>
    <w:rsid w:val="00493C2F"/>
    <w:rsid w:val="004A0816"/>
    <w:rsid w:val="004B6ED5"/>
    <w:rsid w:val="004B77C1"/>
    <w:rsid w:val="004B7D1C"/>
    <w:rsid w:val="004B7D5E"/>
    <w:rsid w:val="004C45A4"/>
    <w:rsid w:val="004C757D"/>
    <w:rsid w:val="004C7AD5"/>
    <w:rsid w:val="004C7C1E"/>
    <w:rsid w:val="004D7F50"/>
    <w:rsid w:val="004E03BE"/>
    <w:rsid w:val="004E3831"/>
    <w:rsid w:val="004E5558"/>
    <w:rsid w:val="004E5AD4"/>
    <w:rsid w:val="004E628D"/>
    <w:rsid w:val="004F13F1"/>
    <w:rsid w:val="00500FFA"/>
    <w:rsid w:val="00503E4E"/>
    <w:rsid w:val="00504090"/>
    <w:rsid w:val="00512C4B"/>
    <w:rsid w:val="00515CC2"/>
    <w:rsid w:val="0051640C"/>
    <w:rsid w:val="00516FA3"/>
    <w:rsid w:val="005219E7"/>
    <w:rsid w:val="00531D9E"/>
    <w:rsid w:val="00534208"/>
    <w:rsid w:val="005404B0"/>
    <w:rsid w:val="00543DAA"/>
    <w:rsid w:val="00545321"/>
    <w:rsid w:val="005455B5"/>
    <w:rsid w:val="00545D21"/>
    <w:rsid w:val="005468B8"/>
    <w:rsid w:val="005479EB"/>
    <w:rsid w:val="00552724"/>
    <w:rsid w:val="00553818"/>
    <w:rsid w:val="00554A09"/>
    <w:rsid w:val="00555ADE"/>
    <w:rsid w:val="0055779E"/>
    <w:rsid w:val="00560100"/>
    <w:rsid w:val="00560EA0"/>
    <w:rsid w:val="005632FB"/>
    <w:rsid w:val="00563ABE"/>
    <w:rsid w:val="0056708E"/>
    <w:rsid w:val="00572531"/>
    <w:rsid w:val="0057637A"/>
    <w:rsid w:val="00580C4C"/>
    <w:rsid w:val="00580FE3"/>
    <w:rsid w:val="005810EF"/>
    <w:rsid w:val="005822E3"/>
    <w:rsid w:val="00582996"/>
    <w:rsid w:val="00582BAE"/>
    <w:rsid w:val="00583BB6"/>
    <w:rsid w:val="0058584D"/>
    <w:rsid w:val="00586FFC"/>
    <w:rsid w:val="00590A63"/>
    <w:rsid w:val="00592159"/>
    <w:rsid w:val="005937E7"/>
    <w:rsid w:val="00593855"/>
    <w:rsid w:val="00595096"/>
    <w:rsid w:val="005A28BB"/>
    <w:rsid w:val="005A307C"/>
    <w:rsid w:val="005A5099"/>
    <w:rsid w:val="005A6B96"/>
    <w:rsid w:val="005B090F"/>
    <w:rsid w:val="005B15BC"/>
    <w:rsid w:val="005B2EE6"/>
    <w:rsid w:val="005B4F97"/>
    <w:rsid w:val="005B52B2"/>
    <w:rsid w:val="005B6D80"/>
    <w:rsid w:val="005C1940"/>
    <w:rsid w:val="005C44B7"/>
    <w:rsid w:val="005C50C6"/>
    <w:rsid w:val="005C7A85"/>
    <w:rsid w:val="005D23C7"/>
    <w:rsid w:val="005D45F1"/>
    <w:rsid w:val="005D49E5"/>
    <w:rsid w:val="005D4FCF"/>
    <w:rsid w:val="005E2748"/>
    <w:rsid w:val="005E4152"/>
    <w:rsid w:val="005E4335"/>
    <w:rsid w:val="005E4968"/>
    <w:rsid w:val="005F261F"/>
    <w:rsid w:val="005F2833"/>
    <w:rsid w:val="005F29B5"/>
    <w:rsid w:val="005F43A8"/>
    <w:rsid w:val="005F4E42"/>
    <w:rsid w:val="005F528B"/>
    <w:rsid w:val="005F5846"/>
    <w:rsid w:val="005F585F"/>
    <w:rsid w:val="005F5981"/>
    <w:rsid w:val="005F73C0"/>
    <w:rsid w:val="006006F7"/>
    <w:rsid w:val="00602DE9"/>
    <w:rsid w:val="00612455"/>
    <w:rsid w:val="00612F12"/>
    <w:rsid w:val="0061518E"/>
    <w:rsid w:val="0062028A"/>
    <w:rsid w:val="00622080"/>
    <w:rsid w:val="00624E90"/>
    <w:rsid w:val="006263EF"/>
    <w:rsid w:val="00626A53"/>
    <w:rsid w:val="00633D32"/>
    <w:rsid w:val="006365AE"/>
    <w:rsid w:val="00640220"/>
    <w:rsid w:val="0064063D"/>
    <w:rsid w:val="00641DA3"/>
    <w:rsid w:val="00643EFD"/>
    <w:rsid w:val="006479D9"/>
    <w:rsid w:val="00650AEC"/>
    <w:rsid w:val="00653998"/>
    <w:rsid w:val="00653C50"/>
    <w:rsid w:val="00654053"/>
    <w:rsid w:val="00655539"/>
    <w:rsid w:val="00655740"/>
    <w:rsid w:val="00661934"/>
    <w:rsid w:val="00664425"/>
    <w:rsid w:val="00670A0F"/>
    <w:rsid w:val="00670EC1"/>
    <w:rsid w:val="00676050"/>
    <w:rsid w:val="00676F5F"/>
    <w:rsid w:val="0067749D"/>
    <w:rsid w:val="00680154"/>
    <w:rsid w:val="006868E3"/>
    <w:rsid w:val="00690821"/>
    <w:rsid w:val="006951C7"/>
    <w:rsid w:val="00696687"/>
    <w:rsid w:val="0069724F"/>
    <w:rsid w:val="006A17D4"/>
    <w:rsid w:val="006A3517"/>
    <w:rsid w:val="006B0883"/>
    <w:rsid w:val="006B3637"/>
    <w:rsid w:val="006B41AC"/>
    <w:rsid w:val="006B6257"/>
    <w:rsid w:val="006C0169"/>
    <w:rsid w:val="006C59D7"/>
    <w:rsid w:val="006D069F"/>
    <w:rsid w:val="006D0C49"/>
    <w:rsid w:val="006D4917"/>
    <w:rsid w:val="006D5383"/>
    <w:rsid w:val="006D61E3"/>
    <w:rsid w:val="006D7FCA"/>
    <w:rsid w:val="006F0349"/>
    <w:rsid w:val="006F2897"/>
    <w:rsid w:val="006F44CF"/>
    <w:rsid w:val="006F6B39"/>
    <w:rsid w:val="006F7380"/>
    <w:rsid w:val="0070210B"/>
    <w:rsid w:val="007074BD"/>
    <w:rsid w:val="00707C0B"/>
    <w:rsid w:val="00710363"/>
    <w:rsid w:val="00713EE7"/>
    <w:rsid w:val="00715E0A"/>
    <w:rsid w:val="00720B89"/>
    <w:rsid w:val="007251D9"/>
    <w:rsid w:val="007259C1"/>
    <w:rsid w:val="00725A6D"/>
    <w:rsid w:val="00726032"/>
    <w:rsid w:val="00726F57"/>
    <w:rsid w:val="00732576"/>
    <w:rsid w:val="00733602"/>
    <w:rsid w:val="00734EA3"/>
    <w:rsid w:val="007372FF"/>
    <w:rsid w:val="007517EE"/>
    <w:rsid w:val="007534C8"/>
    <w:rsid w:val="00754F39"/>
    <w:rsid w:val="00757425"/>
    <w:rsid w:val="00764DDF"/>
    <w:rsid w:val="0076715D"/>
    <w:rsid w:val="0077254A"/>
    <w:rsid w:val="007747F1"/>
    <w:rsid w:val="00774843"/>
    <w:rsid w:val="00775EAB"/>
    <w:rsid w:val="0077640A"/>
    <w:rsid w:val="00776532"/>
    <w:rsid w:val="00780174"/>
    <w:rsid w:val="007811FE"/>
    <w:rsid w:val="00781784"/>
    <w:rsid w:val="00782003"/>
    <w:rsid w:val="0078693D"/>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F0714"/>
    <w:rsid w:val="007F1156"/>
    <w:rsid w:val="007F22AD"/>
    <w:rsid w:val="007F408F"/>
    <w:rsid w:val="0080013D"/>
    <w:rsid w:val="00802A6D"/>
    <w:rsid w:val="008207F2"/>
    <w:rsid w:val="00822722"/>
    <w:rsid w:val="00823D4D"/>
    <w:rsid w:val="0082559B"/>
    <w:rsid w:val="00825FE5"/>
    <w:rsid w:val="0083595B"/>
    <w:rsid w:val="00836082"/>
    <w:rsid w:val="00840B78"/>
    <w:rsid w:val="0084569E"/>
    <w:rsid w:val="00847633"/>
    <w:rsid w:val="00853C1D"/>
    <w:rsid w:val="00854A33"/>
    <w:rsid w:val="00856479"/>
    <w:rsid w:val="00861B5A"/>
    <w:rsid w:val="008624C8"/>
    <w:rsid w:val="00863C2C"/>
    <w:rsid w:val="00865FA3"/>
    <w:rsid w:val="0086789B"/>
    <w:rsid w:val="008710D6"/>
    <w:rsid w:val="00875676"/>
    <w:rsid w:val="00875A84"/>
    <w:rsid w:val="00877DF5"/>
    <w:rsid w:val="00882017"/>
    <w:rsid w:val="0088289B"/>
    <w:rsid w:val="00886562"/>
    <w:rsid w:val="00887913"/>
    <w:rsid w:val="00890C2A"/>
    <w:rsid w:val="00891CC7"/>
    <w:rsid w:val="00893332"/>
    <w:rsid w:val="00894CC7"/>
    <w:rsid w:val="008A1C9E"/>
    <w:rsid w:val="008A282A"/>
    <w:rsid w:val="008A44C0"/>
    <w:rsid w:val="008A4876"/>
    <w:rsid w:val="008A4B0E"/>
    <w:rsid w:val="008A5B56"/>
    <w:rsid w:val="008A659B"/>
    <w:rsid w:val="008A66C4"/>
    <w:rsid w:val="008B00D0"/>
    <w:rsid w:val="008B0160"/>
    <w:rsid w:val="008B02CA"/>
    <w:rsid w:val="008B2988"/>
    <w:rsid w:val="008B32DE"/>
    <w:rsid w:val="008B483B"/>
    <w:rsid w:val="008C244E"/>
    <w:rsid w:val="008C29D4"/>
    <w:rsid w:val="008C4C8B"/>
    <w:rsid w:val="008C5B17"/>
    <w:rsid w:val="008D1682"/>
    <w:rsid w:val="008D4746"/>
    <w:rsid w:val="008D5A7C"/>
    <w:rsid w:val="008D7DBE"/>
    <w:rsid w:val="008E03A4"/>
    <w:rsid w:val="008E230D"/>
    <w:rsid w:val="008E39E0"/>
    <w:rsid w:val="008E7DA9"/>
    <w:rsid w:val="008F13D7"/>
    <w:rsid w:val="008F20AE"/>
    <w:rsid w:val="0090272F"/>
    <w:rsid w:val="00910256"/>
    <w:rsid w:val="0091204D"/>
    <w:rsid w:val="009125DA"/>
    <w:rsid w:val="009153EC"/>
    <w:rsid w:val="00916D95"/>
    <w:rsid w:val="00920AEB"/>
    <w:rsid w:val="0092135B"/>
    <w:rsid w:val="0093033D"/>
    <w:rsid w:val="009329C1"/>
    <w:rsid w:val="00934C7F"/>
    <w:rsid w:val="0093503A"/>
    <w:rsid w:val="00937789"/>
    <w:rsid w:val="00940E43"/>
    <w:rsid w:val="00943255"/>
    <w:rsid w:val="00943FCF"/>
    <w:rsid w:val="00945CB5"/>
    <w:rsid w:val="00952860"/>
    <w:rsid w:val="00957E1B"/>
    <w:rsid w:val="009641E3"/>
    <w:rsid w:val="009645FD"/>
    <w:rsid w:val="00965215"/>
    <w:rsid w:val="00970C74"/>
    <w:rsid w:val="00972444"/>
    <w:rsid w:val="00985C27"/>
    <w:rsid w:val="0098764B"/>
    <w:rsid w:val="009920DD"/>
    <w:rsid w:val="00995F97"/>
    <w:rsid w:val="009962C0"/>
    <w:rsid w:val="00997A32"/>
    <w:rsid w:val="00997C9A"/>
    <w:rsid w:val="009A2172"/>
    <w:rsid w:val="009A3B37"/>
    <w:rsid w:val="009B05F2"/>
    <w:rsid w:val="009B0D6B"/>
    <w:rsid w:val="009B13E1"/>
    <w:rsid w:val="009B3B64"/>
    <w:rsid w:val="009B4E24"/>
    <w:rsid w:val="009B60D4"/>
    <w:rsid w:val="009C1872"/>
    <w:rsid w:val="009C306B"/>
    <w:rsid w:val="009C32E8"/>
    <w:rsid w:val="009C6534"/>
    <w:rsid w:val="009D0CA8"/>
    <w:rsid w:val="009D1D16"/>
    <w:rsid w:val="009D36D7"/>
    <w:rsid w:val="009D3A63"/>
    <w:rsid w:val="009D3B4F"/>
    <w:rsid w:val="009E2F7F"/>
    <w:rsid w:val="009E48DB"/>
    <w:rsid w:val="009E4B7D"/>
    <w:rsid w:val="009E4C38"/>
    <w:rsid w:val="009E565C"/>
    <w:rsid w:val="009E797F"/>
    <w:rsid w:val="009F0D08"/>
    <w:rsid w:val="009F40EA"/>
    <w:rsid w:val="009F44B0"/>
    <w:rsid w:val="009F59B9"/>
    <w:rsid w:val="00A01559"/>
    <w:rsid w:val="00A06437"/>
    <w:rsid w:val="00A06853"/>
    <w:rsid w:val="00A16FE2"/>
    <w:rsid w:val="00A23039"/>
    <w:rsid w:val="00A3053A"/>
    <w:rsid w:val="00A319D2"/>
    <w:rsid w:val="00A31ABA"/>
    <w:rsid w:val="00A31D17"/>
    <w:rsid w:val="00A33412"/>
    <w:rsid w:val="00A34BAD"/>
    <w:rsid w:val="00A36319"/>
    <w:rsid w:val="00A4527B"/>
    <w:rsid w:val="00A45639"/>
    <w:rsid w:val="00A47BF5"/>
    <w:rsid w:val="00A53129"/>
    <w:rsid w:val="00A54236"/>
    <w:rsid w:val="00A612FA"/>
    <w:rsid w:val="00A61C78"/>
    <w:rsid w:val="00A65567"/>
    <w:rsid w:val="00A65E7D"/>
    <w:rsid w:val="00A673B4"/>
    <w:rsid w:val="00A6754F"/>
    <w:rsid w:val="00A704B9"/>
    <w:rsid w:val="00A806B0"/>
    <w:rsid w:val="00A82EAC"/>
    <w:rsid w:val="00A92AA2"/>
    <w:rsid w:val="00A9377B"/>
    <w:rsid w:val="00A94968"/>
    <w:rsid w:val="00A965B5"/>
    <w:rsid w:val="00AA034E"/>
    <w:rsid w:val="00AA205B"/>
    <w:rsid w:val="00AA3ACE"/>
    <w:rsid w:val="00AA534B"/>
    <w:rsid w:val="00AA5C12"/>
    <w:rsid w:val="00AA60B8"/>
    <w:rsid w:val="00AA6998"/>
    <w:rsid w:val="00AA7584"/>
    <w:rsid w:val="00AA7C61"/>
    <w:rsid w:val="00AB21EB"/>
    <w:rsid w:val="00AB4857"/>
    <w:rsid w:val="00AB5FFE"/>
    <w:rsid w:val="00AC0980"/>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5CE0"/>
    <w:rsid w:val="00B065FA"/>
    <w:rsid w:val="00B07883"/>
    <w:rsid w:val="00B10463"/>
    <w:rsid w:val="00B11963"/>
    <w:rsid w:val="00B122C0"/>
    <w:rsid w:val="00B15337"/>
    <w:rsid w:val="00B2215B"/>
    <w:rsid w:val="00B24151"/>
    <w:rsid w:val="00B2700E"/>
    <w:rsid w:val="00B27898"/>
    <w:rsid w:val="00B27C62"/>
    <w:rsid w:val="00B30316"/>
    <w:rsid w:val="00B328C4"/>
    <w:rsid w:val="00B339C2"/>
    <w:rsid w:val="00B36701"/>
    <w:rsid w:val="00B37522"/>
    <w:rsid w:val="00B40F06"/>
    <w:rsid w:val="00B4109E"/>
    <w:rsid w:val="00B41BE1"/>
    <w:rsid w:val="00B60C0A"/>
    <w:rsid w:val="00B61425"/>
    <w:rsid w:val="00B628BD"/>
    <w:rsid w:val="00B639B5"/>
    <w:rsid w:val="00B64526"/>
    <w:rsid w:val="00B648DC"/>
    <w:rsid w:val="00B66B73"/>
    <w:rsid w:val="00B67724"/>
    <w:rsid w:val="00B70122"/>
    <w:rsid w:val="00B71142"/>
    <w:rsid w:val="00B72904"/>
    <w:rsid w:val="00B73382"/>
    <w:rsid w:val="00B9123E"/>
    <w:rsid w:val="00B97512"/>
    <w:rsid w:val="00BA37D6"/>
    <w:rsid w:val="00BA3E92"/>
    <w:rsid w:val="00BA4A5E"/>
    <w:rsid w:val="00BA750D"/>
    <w:rsid w:val="00BB22DB"/>
    <w:rsid w:val="00BB7955"/>
    <w:rsid w:val="00BC553A"/>
    <w:rsid w:val="00BD320B"/>
    <w:rsid w:val="00BD43FD"/>
    <w:rsid w:val="00BD7AE9"/>
    <w:rsid w:val="00BE6188"/>
    <w:rsid w:val="00BE6374"/>
    <w:rsid w:val="00BE65AF"/>
    <w:rsid w:val="00BE67CE"/>
    <w:rsid w:val="00BF2B4F"/>
    <w:rsid w:val="00BF3C32"/>
    <w:rsid w:val="00BF5ED6"/>
    <w:rsid w:val="00BF6936"/>
    <w:rsid w:val="00C03366"/>
    <w:rsid w:val="00C07C88"/>
    <w:rsid w:val="00C1000D"/>
    <w:rsid w:val="00C11B17"/>
    <w:rsid w:val="00C1264A"/>
    <w:rsid w:val="00C15C45"/>
    <w:rsid w:val="00C16005"/>
    <w:rsid w:val="00C20B6D"/>
    <w:rsid w:val="00C213C6"/>
    <w:rsid w:val="00C21738"/>
    <w:rsid w:val="00C25405"/>
    <w:rsid w:val="00C26746"/>
    <w:rsid w:val="00C31CF2"/>
    <w:rsid w:val="00C3354E"/>
    <w:rsid w:val="00C3418C"/>
    <w:rsid w:val="00C347F2"/>
    <w:rsid w:val="00C367A2"/>
    <w:rsid w:val="00C369AD"/>
    <w:rsid w:val="00C40089"/>
    <w:rsid w:val="00C440BF"/>
    <w:rsid w:val="00C4693D"/>
    <w:rsid w:val="00C5396C"/>
    <w:rsid w:val="00C57A61"/>
    <w:rsid w:val="00C64E16"/>
    <w:rsid w:val="00C651F5"/>
    <w:rsid w:val="00C67CF5"/>
    <w:rsid w:val="00C704A0"/>
    <w:rsid w:val="00C7232F"/>
    <w:rsid w:val="00C75486"/>
    <w:rsid w:val="00C765B6"/>
    <w:rsid w:val="00C770AC"/>
    <w:rsid w:val="00C812C3"/>
    <w:rsid w:val="00C83E18"/>
    <w:rsid w:val="00C83F5B"/>
    <w:rsid w:val="00C84A7F"/>
    <w:rsid w:val="00C85A0F"/>
    <w:rsid w:val="00C862E0"/>
    <w:rsid w:val="00C878F7"/>
    <w:rsid w:val="00C9110C"/>
    <w:rsid w:val="00C91B42"/>
    <w:rsid w:val="00C942B2"/>
    <w:rsid w:val="00C97574"/>
    <w:rsid w:val="00CA0AEF"/>
    <w:rsid w:val="00CA4906"/>
    <w:rsid w:val="00CA55B0"/>
    <w:rsid w:val="00CB0F26"/>
    <w:rsid w:val="00CB4429"/>
    <w:rsid w:val="00CB5754"/>
    <w:rsid w:val="00CC1C2E"/>
    <w:rsid w:val="00CC57F2"/>
    <w:rsid w:val="00CC57F5"/>
    <w:rsid w:val="00CC6A68"/>
    <w:rsid w:val="00CC6D93"/>
    <w:rsid w:val="00CC7CFE"/>
    <w:rsid w:val="00CC7E10"/>
    <w:rsid w:val="00CD103B"/>
    <w:rsid w:val="00CD11B2"/>
    <w:rsid w:val="00CD1B8A"/>
    <w:rsid w:val="00CD4D6D"/>
    <w:rsid w:val="00CD643F"/>
    <w:rsid w:val="00CE0197"/>
    <w:rsid w:val="00CE0B7D"/>
    <w:rsid w:val="00CE505A"/>
    <w:rsid w:val="00CE5935"/>
    <w:rsid w:val="00CE5F3A"/>
    <w:rsid w:val="00CE7F83"/>
    <w:rsid w:val="00CF2983"/>
    <w:rsid w:val="00CF42FD"/>
    <w:rsid w:val="00CF5229"/>
    <w:rsid w:val="00CF7B4B"/>
    <w:rsid w:val="00D067EE"/>
    <w:rsid w:val="00D144B8"/>
    <w:rsid w:val="00D1574F"/>
    <w:rsid w:val="00D1786C"/>
    <w:rsid w:val="00D17D99"/>
    <w:rsid w:val="00D25DCA"/>
    <w:rsid w:val="00D30653"/>
    <w:rsid w:val="00D33BB7"/>
    <w:rsid w:val="00D42449"/>
    <w:rsid w:val="00D42622"/>
    <w:rsid w:val="00D428C4"/>
    <w:rsid w:val="00D438EF"/>
    <w:rsid w:val="00D52AA4"/>
    <w:rsid w:val="00D52B76"/>
    <w:rsid w:val="00D53BF8"/>
    <w:rsid w:val="00D56577"/>
    <w:rsid w:val="00D57E20"/>
    <w:rsid w:val="00D607A3"/>
    <w:rsid w:val="00D62450"/>
    <w:rsid w:val="00D65130"/>
    <w:rsid w:val="00D7007C"/>
    <w:rsid w:val="00D703A7"/>
    <w:rsid w:val="00D73608"/>
    <w:rsid w:val="00D75E57"/>
    <w:rsid w:val="00D838A2"/>
    <w:rsid w:val="00D841FF"/>
    <w:rsid w:val="00D853E6"/>
    <w:rsid w:val="00D904F9"/>
    <w:rsid w:val="00D90DA6"/>
    <w:rsid w:val="00D92005"/>
    <w:rsid w:val="00D93FF9"/>
    <w:rsid w:val="00D9472C"/>
    <w:rsid w:val="00D9634B"/>
    <w:rsid w:val="00D9667B"/>
    <w:rsid w:val="00DA031E"/>
    <w:rsid w:val="00DA146B"/>
    <w:rsid w:val="00DA192F"/>
    <w:rsid w:val="00DA2AE9"/>
    <w:rsid w:val="00DA2EBA"/>
    <w:rsid w:val="00DA2ED5"/>
    <w:rsid w:val="00DA34CB"/>
    <w:rsid w:val="00DA39C6"/>
    <w:rsid w:val="00DA72A4"/>
    <w:rsid w:val="00DA733E"/>
    <w:rsid w:val="00DA7FB5"/>
    <w:rsid w:val="00DB2290"/>
    <w:rsid w:val="00DB3E9D"/>
    <w:rsid w:val="00DB5D76"/>
    <w:rsid w:val="00DB7C63"/>
    <w:rsid w:val="00DC1C37"/>
    <w:rsid w:val="00DC2476"/>
    <w:rsid w:val="00DD16D2"/>
    <w:rsid w:val="00DD357A"/>
    <w:rsid w:val="00DD6C53"/>
    <w:rsid w:val="00DD7A48"/>
    <w:rsid w:val="00DD7DEA"/>
    <w:rsid w:val="00DE0B73"/>
    <w:rsid w:val="00DE1B09"/>
    <w:rsid w:val="00DE5B80"/>
    <w:rsid w:val="00DF4562"/>
    <w:rsid w:val="00E00F20"/>
    <w:rsid w:val="00E04120"/>
    <w:rsid w:val="00E05EEE"/>
    <w:rsid w:val="00E062F4"/>
    <w:rsid w:val="00E135CF"/>
    <w:rsid w:val="00E1425D"/>
    <w:rsid w:val="00E16125"/>
    <w:rsid w:val="00E2154B"/>
    <w:rsid w:val="00E235D8"/>
    <w:rsid w:val="00E23FB0"/>
    <w:rsid w:val="00E2575D"/>
    <w:rsid w:val="00E26A10"/>
    <w:rsid w:val="00E27653"/>
    <w:rsid w:val="00E27B2C"/>
    <w:rsid w:val="00E31DD9"/>
    <w:rsid w:val="00E32DA2"/>
    <w:rsid w:val="00E352F1"/>
    <w:rsid w:val="00E355FF"/>
    <w:rsid w:val="00E4160C"/>
    <w:rsid w:val="00E43A5E"/>
    <w:rsid w:val="00E44B12"/>
    <w:rsid w:val="00E52459"/>
    <w:rsid w:val="00E534BD"/>
    <w:rsid w:val="00E53FD4"/>
    <w:rsid w:val="00E568D6"/>
    <w:rsid w:val="00E56A1D"/>
    <w:rsid w:val="00E57929"/>
    <w:rsid w:val="00E60481"/>
    <w:rsid w:val="00E60960"/>
    <w:rsid w:val="00E62CC9"/>
    <w:rsid w:val="00E6540A"/>
    <w:rsid w:val="00E66693"/>
    <w:rsid w:val="00E677C1"/>
    <w:rsid w:val="00E67999"/>
    <w:rsid w:val="00E71440"/>
    <w:rsid w:val="00E770B6"/>
    <w:rsid w:val="00E77BF2"/>
    <w:rsid w:val="00E8066E"/>
    <w:rsid w:val="00E80BD6"/>
    <w:rsid w:val="00E8253B"/>
    <w:rsid w:val="00E83216"/>
    <w:rsid w:val="00E86469"/>
    <w:rsid w:val="00E965DB"/>
    <w:rsid w:val="00E9742F"/>
    <w:rsid w:val="00EB01AB"/>
    <w:rsid w:val="00EC0A0F"/>
    <w:rsid w:val="00EC21C6"/>
    <w:rsid w:val="00EC2963"/>
    <w:rsid w:val="00EC2A8E"/>
    <w:rsid w:val="00ED0B0B"/>
    <w:rsid w:val="00ED24A8"/>
    <w:rsid w:val="00ED5FBC"/>
    <w:rsid w:val="00EE188C"/>
    <w:rsid w:val="00EE36C5"/>
    <w:rsid w:val="00EE7EFE"/>
    <w:rsid w:val="00EF1726"/>
    <w:rsid w:val="00EF690E"/>
    <w:rsid w:val="00EF755D"/>
    <w:rsid w:val="00F01DE9"/>
    <w:rsid w:val="00F03349"/>
    <w:rsid w:val="00F05CA4"/>
    <w:rsid w:val="00F06D20"/>
    <w:rsid w:val="00F11AB4"/>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4B76"/>
    <w:rsid w:val="00F536D3"/>
    <w:rsid w:val="00F60215"/>
    <w:rsid w:val="00F6260B"/>
    <w:rsid w:val="00F63001"/>
    <w:rsid w:val="00F63E78"/>
    <w:rsid w:val="00F646DD"/>
    <w:rsid w:val="00F6746A"/>
    <w:rsid w:val="00F67A10"/>
    <w:rsid w:val="00F80CAE"/>
    <w:rsid w:val="00F85665"/>
    <w:rsid w:val="00F91011"/>
    <w:rsid w:val="00F941D3"/>
    <w:rsid w:val="00F964D2"/>
    <w:rsid w:val="00FA1487"/>
    <w:rsid w:val="00FA19F2"/>
    <w:rsid w:val="00FA2793"/>
    <w:rsid w:val="00FB58D5"/>
    <w:rsid w:val="00FC08C3"/>
    <w:rsid w:val="00FC16EA"/>
    <w:rsid w:val="00FC1BF7"/>
    <w:rsid w:val="00FC3AE4"/>
    <w:rsid w:val="00FC5E62"/>
    <w:rsid w:val="00FC7760"/>
    <w:rsid w:val="00FC7F29"/>
    <w:rsid w:val="00FD0836"/>
    <w:rsid w:val="00FD5C3A"/>
    <w:rsid w:val="00FE0303"/>
    <w:rsid w:val="00FE2152"/>
    <w:rsid w:val="00FE5E9D"/>
    <w:rsid w:val="00FF028D"/>
    <w:rsid w:val="00FF0360"/>
    <w:rsid w:val="00FF105E"/>
    <w:rsid w:val="00FF1445"/>
    <w:rsid w:val="00FF1B77"/>
    <w:rsid w:val="00FF591A"/>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BD320B"/>
    <w:pPr>
      <w:overflowPunct w:val="0"/>
      <w:autoSpaceDE w:val="0"/>
      <w:autoSpaceDN w:val="0"/>
      <w:adjustRightInd w:val="0"/>
      <w:textAlignment w:val="baseline"/>
    </w:pPr>
    <w:rPr>
      <w:rFonts w:ascii="Times" w:hAnsi="Times"/>
      <w:lang w:val="en-GB" w:eastAsia="en-US"/>
    </w:rPr>
  </w:style>
  <w:style w:type="paragraph" w:styleId="Heading1">
    <w:name w:val="heading 1"/>
    <w:basedOn w:val="Normal"/>
    <w:next w:val="Normal"/>
    <w:link w:val="Heading1Char"/>
    <w:uiPriority w:val="9"/>
    <w:qFormat/>
    <w:rsid w:val="00A47BF5"/>
    <w:pPr>
      <w:keepNext/>
      <w:numPr>
        <w:numId w:val="1"/>
      </w:numPr>
      <w:spacing w:before="600" w:after="240"/>
      <w:outlineLvl w:val="0"/>
    </w:pPr>
    <w:rPr>
      <w:rFonts w:ascii="Calibri" w:hAnsi="Calibri"/>
      <w:b/>
      <w:bCs/>
      <w:caps/>
      <w:sz w:val="36"/>
      <w:lang w:val="pt-PT"/>
    </w:rPr>
  </w:style>
  <w:style w:type="paragraph" w:styleId="Heading2">
    <w:name w:val="heading 2"/>
    <w:basedOn w:val="Normal"/>
    <w:next w:val="Normal"/>
    <w:qFormat/>
    <w:rsid w:val="008B0160"/>
    <w:pPr>
      <w:keepNext/>
      <w:numPr>
        <w:ilvl w:val="1"/>
        <w:numId w:val="1"/>
      </w:numPr>
      <w:spacing w:before="480" w:after="240"/>
      <w:outlineLvl w:val="1"/>
    </w:pPr>
    <w:rPr>
      <w:rFonts w:ascii="Calibri" w:hAnsi="Calibri" w:cs="Arial"/>
      <w:b/>
      <w:bCs/>
      <w:sz w:val="32"/>
      <w:lang w:val="pt-PT"/>
    </w:rPr>
  </w:style>
  <w:style w:type="paragraph" w:styleId="Heading3">
    <w:name w:val="heading 3"/>
    <w:basedOn w:val="Normal"/>
    <w:next w:val="Normal"/>
    <w:link w:val="Heading3Char"/>
    <w:unhideWhenUsed/>
    <w:qFormat/>
    <w:rsid w:val="008B0160"/>
    <w:pPr>
      <w:keepNext/>
      <w:numPr>
        <w:ilvl w:val="2"/>
        <w:numId w:val="1"/>
      </w:numPr>
      <w:spacing w:before="360" w:after="120"/>
      <w:outlineLvl w:val="2"/>
    </w:pPr>
    <w:rPr>
      <w:rFonts w:ascii="Calibri" w:hAnsi="Calibri"/>
      <w:b/>
      <w:bCs/>
      <w:sz w:val="28"/>
      <w:szCs w:val="26"/>
    </w:rPr>
  </w:style>
  <w:style w:type="paragraph" w:styleId="Heading4">
    <w:name w:val="heading 4"/>
    <w:basedOn w:val="Normal"/>
    <w:next w:val="Normal"/>
    <w:link w:val="Heading4Char"/>
    <w:unhideWhenUsed/>
    <w:qFormat/>
    <w:rsid w:val="008B0160"/>
    <w:pPr>
      <w:keepNext/>
      <w:numPr>
        <w:ilvl w:val="3"/>
        <w:numId w:val="1"/>
      </w:numPr>
      <w:spacing w:before="240" w:after="120"/>
      <w:outlineLvl w:val="3"/>
    </w:pPr>
    <w:rPr>
      <w:rFonts w:ascii="Calibri" w:hAnsi="Calibri"/>
      <w:b/>
      <w:bCs/>
      <w:szCs w:val="28"/>
    </w:rPr>
  </w:style>
  <w:style w:type="paragraph" w:styleId="Heading5">
    <w:name w:val="heading 5"/>
    <w:basedOn w:val="Normal"/>
    <w:next w:val="Normal"/>
    <w:link w:val="Heading5Char"/>
    <w:unhideWhenUsed/>
    <w:qFormat/>
    <w:rsid w:val="008B0160"/>
    <w:pPr>
      <w:numPr>
        <w:ilvl w:val="4"/>
        <w:numId w:val="1"/>
      </w:numPr>
      <w:spacing w:before="240" w:after="120"/>
      <w:outlineLvl w:val="4"/>
    </w:pPr>
    <w:rPr>
      <w:rFonts w:ascii="Calibri" w:hAnsi="Calibri"/>
      <w:b/>
      <w:bCs/>
      <w:i/>
      <w:iCs/>
      <w:szCs w:val="26"/>
    </w:rPr>
  </w:style>
  <w:style w:type="paragraph" w:styleId="Heading6">
    <w:name w:val="heading 6"/>
    <w:basedOn w:val="Normal"/>
    <w:next w:val="Normal"/>
    <w:link w:val="Heading6Char"/>
    <w:semiHidden/>
    <w:unhideWhenUsed/>
    <w:qFormat/>
    <w:rsid w:val="00CE0B7D"/>
    <w:pPr>
      <w:numPr>
        <w:ilvl w:val="5"/>
        <w:numId w:val="1"/>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CE0B7D"/>
    <w:pPr>
      <w:numPr>
        <w:ilvl w:val="6"/>
        <w:numId w:val="1"/>
      </w:numPr>
      <w:spacing w:before="240" w:after="60"/>
      <w:outlineLvl w:val="6"/>
    </w:pPr>
    <w:rPr>
      <w:rFonts w:ascii="Calibri" w:hAnsi="Calibri"/>
    </w:rPr>
  </w:style>
  <w:style w:type="paragraph" w:styleId="Heading8">
    <w:name w:val="heading 8"/>
    <w:basedOn w:val="Normal"/>
    <w:next w:val="Normal"/>
    <w:link w:val="Heading8Char"/>
    <w:semiHidden/>
    <w:unhideWhenUsed/>
    <w:qFormat/>
    <w:rsid w:val="00CE0B7D"/>
    <w:pPr>
      <w:numPr>
        <w:ilvl w:val="7"/>
        <w:numId w:val="1"/>
      </w:numPr>
      <w:spacing w:before="240" w:after="60"/>
      <w:outlineLvl w:val="7"/>
    </w:pPr>
    <w:rPr>
      <w:rFonts w:ascii="Calibri" w:hAnsi="Calibri"/>
      <w:i/>
      <w:iCs/>
    </w:rPr>
  </w:style>
  <w:style w:type="paragraph" w:styleId="Heading9">
    <w:name w:val="heading 9"/>
    <w:basedOn w:val="Normal"/>
    <w:next w:val="Normal"/>
    <w:link w:val="Heading9Char"/>
    <w:semiHidden/>
    <w:unhideWhenUsed/>
    <w:qFormat/>
    <w:rsid w:val="00CE0B7D"/>
    <w:pPr>
      <w:numPr>
        <w:ilvl w:val="8"/>
        <w:numId w:val="1"/>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spacing w:after="240"/>
    </w:pPr>
    <w:rPr>
      <w:rFonts w:ascii="Calibri" w:hAnsi="Calibri"/>
      <w:sz w:val="20"/>
      <w:lang w:val="pt-PT"/>
    </w:rPr>
  </w:style>
  <w:style w:type="paragraph" w:styleId="Footer">
    <w:name w:val="footer"/>
    <w:basedOn w:val="Normal"/>
    <w:link w:val="FooterChar"/>
    <w:uiPriority w:val="99"/>
    <w:rsid w:val="00350BAB"/>
    <w:pPr>
      <w:tabs>
        <w:tab w:val="center" w:pos="4153"/>
        <w:tab w:val="right" w:pos="8306"/>
      </w:tabs>
      <w:spacing w:before="240"/>
    </w:pPr>
    <w:rPr>
      <w:rFonts w:ascii="Calibri" w:hAnsi="Calibri"/>
      <w:sz w:val="20"/>
      <w:lang w:val="pt-PT"/>
    </w:rPr>
  </w:style>
  <w:style w:type="paragraph" w:styleId="BodyText">
    <w:name w:val="Body Text"/>
    <w:basedOn w:val="Normal"/>
    <w:rsid w:val="00593855"/>
    <w:pPr>
      <w:jc w:val="center"/>
    </w:pPr>
    <w:rPr>
      <w:rFonts w:ascii="Times New Roman" w:hAnsi="Times New Roman"/>
      <w:b/>
      <w:sz w:val="40"/>
      <w:lang w:val="pt-PT"/>
    </w:rPr>
  </w:style>
  <w:style w:type="paragraph" w:styleId="BodyText2">
    <w:name w:val="Body Text 2"/>
    <w:basedOn w:val="Normal"/>
    <w:rsid w:val="00593855"/>
    <w:pPr>
      <w:overflowPunct/>
      <w:autoSpaceDE/>
      <w:autoSpaceDN/>
      <w:adjustRightInd/>
      <w:spacing w:line="360" w:lineRule="auto"/>
      <w:jc w:val="center"/>
      <w:textAlignment w:val="auto"/>
    </w:pPr>
    <w:rPr>
      <w:rFonts w:ascii="Times New Roman" w:hAnsi="Times New Roman"/>
      <w:b/>
      <w:sz w:val="28"/>
      <w:lang w:val="pt-PT"/>
    </w:rPr>
  </w:style>
  <w:style w:type="paragraph" w:styleId="BalloonText">
    <w:name w:val="Balloon Text"/>
    <w:basedOn w:val="Normal"/>
    <w:semiHidden/>
    <w:rsid w:val="00F67A10"/>
    <w:rPr>
      <w:rFonts w:ascii="Tahoma" w:hAnsi="Tahoma" w:cs="Tahoma"/>
      <w:sz w:val="16"/>
      <w:szCs w:val="16"/>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F755D"/>
    <w:pPr>
      <w:spacing w:line="360" w:lineRule="auto"/>
      <w:ind w:firstLine="1134"/>
      <w:jc w:val="both"/>
    </w:pPr>
    <w:rPr>
      <w:rFonts w:ascii="Times New Roman" w:hAnsi="Times New Roman"/>
      <w:lang w:val="pt-PT"/>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 w:val="24"/>
      <w:szCs w:val="28"/>
      <w:lang w:val="en-GB" w:eastAsia="en-US"/>
    </w:rPr>
  </w:style>
  <w:style w:type="character" w:customStyle="1" w:styleId="Heading5Char">
    <w:name w:val="Heading 5 Char"/>
    <w:basedOn w:val="DefaultParagraphFont"/>
    <w:link w:val="Heading5"/>
    <w:rsid w:val="008B0160"/>
    <w:rPr>
      <w:rFonts w:ascii="Calibri" w:hAnsi="Calibri"/>
      <w:b/>
      <w:bCs/>
      <w:i/>
      <w:iCs/>
      <w:sz w:val="24"/>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eastAsia="Times New Roman" w:hAnsi="Calibri" w:cs="Times New Roman"/>
      <w:b/>
      <w:bCs/>
      <w:sz w:val="22"/>
      <w:szCs w:val="22"/>
      <w:lang w:val="en-GB" w:eastAsia="en-US"/>
    </w:rPr>
  </w:style>
  <w:style w:type="character" w:customStyle="1" w:styleId="Heading7Char">
    <w:name w:val="Heading 7 Char"/>
    <w:basedOn w:val="DefaultParagraphFont"/>
    <w:link w:val="Heading7"/>
    <w:semiHidden/>
    <w:rsid w:val="00CE0B7D"/>
    <w:rPr>
      <w:rFonts w:ascii="Calibri" w:eastAsia="Times New Roman" w:hAnsi="Calibri" w:cs="Times New Roman"/>
      <w:sz w:val="24"/>
      <w:szCs w:val="24"/>
      <w:lang w:val="en-GB" w:eastAsia="en-US"/>
    </w:rPr>
  </w:style>
  <w:style w:type="character" w:customStyle="1" w:styleId="Heading8Char">
    <w:name w:val="Heading 8 Char"/>
    <w:basedOn w:val="DefaultParagraphFont"/>
    <w:link w:val="Heading8"/>
    <w:semiHidden/>
    <w:rsid w:val="00CE0B7D"/>
    <w:rPr>
      <w:rFonts w:ascii="Calibri" w:eastAsia="Times New Roman" w:hAnsi="Calibri" w:cs="Times New Roman"/>
      <w:i/>
      <w:iCs/>
      <w:sz w:val="24"/>
      <w:szCs w:val="24"/>
      <w:lang w:val="en-GB" w:eastAsia="en-US"/>
    </w:rPr>
  </w:style>
  <w:style w:type="character" w:customStyle="1" w:styleId="Heading9Char">
    <w:name w:val="Heading 9 Char"/>
    <w:basedOn w:val="DefaultParagraphFont"/>
    <w:link w:val="Heading9"/>
    <w:semiHidden/>
    <w:rsid w:val="00CE0B7D"/>
    <w:rPr>
      <w:rFonts w:ascii="Cambria" w:eastAsia="Times New Roman" w:hAnsi="Cambria" w:cs="Times New Roman"/>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style>
  <w:style w:type="paragraph" w:styleId="TOC2">
    <w:name w:val="toc 2"/>
    <w:basedOn w:val="Normal"/>
    <w:next w:val="Normal"/>
    <w:autoRedefine/>
    <w:uiPriority w:val="39"/>
    <w:rsid w:val="00123B21"/>
    <w:pPr>
      <w:ind w:left="240"/>
    </w:pPr>
  </w:style>
  <w:style w:type="paragraph" w:styleId="TOC3">
    <w:name w:val="toc 3"/>
    <w:basedOn w:val="Normal"/>
    <w:next w:val="Normal"/>
    <w:autoRedefine/>
    <w:uiPriority w:val="39"/>
    <w:rsid w:val="00123B21"/>
    <w:pPr>
      <w:ind w:left="480"/>
    </w:p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spacing w:after="240"/>
      <w:jc w:val="center"/>
    </w:pPr>
    <w:rPr>
      <w:rFonts w:ascii="Calibri" w:hAnsi="Calibri"/>
      <w:b/>
      <w:bCs/>
      <w:sz w:val="20"/>
      <w:lang w:val="pt-PT"/>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F690E"/>
    <w:rPr>
      <w:sz w:val="24"/>
      <w:szCs w:val="24"/>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style>
  <w:style w:type="paragraph" w:styleId="DocumentMap">
    <w:name w:val="Document Map"/>
    <w:basedOn w:val="Normal"/>
    <w:link w:val="DocumentMapChar"/>
    <w:rsid w:val="00E71440"/>
    <w:rPr>
      <w:rFonts w:ascii="Tahoma" w:hAnsi="Tahoma" w:cs="Tahoma"/>
      <w:sz w:val="16"/>
      <w:szCs w:val="16"/>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3.xml"/><Relationship Id="rId21" Type="http://schemas.openxmlformats.org/officeDocument/2006/relationships/header" Target="header10.xml"/><Relationship Id="rId22" Type="http://schemas.openxmlformats.org/officeDocument/2006/relationships/footer" Target="footer4.xml"/><Relationship Id="rId23" Type="http://schemas.openxmlformats.org/officeDocument/2006/relationships/header" Target="header11.xml"/><Relationship Id="rId24" Type="http://schemas.openxmlformats.org/officeDocument/2006/relationships/header" Target="header1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header" Target="header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056BD80A-045D-2746-98C8-6472D7B1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431</TotalTime>
  <Pages>26</Pages>
  <Words>2741</Words>
  <Characters>15629</Characters>
  <Application>Microsoft Macintosh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Manager/>
  <Company>Hewlett-Packard</Company>
  <LinksUpToDate>false</LinksUpToDate>
  <CharactersWithSpaces>1833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Paulo Brás Delgado</dc:creator>
  <cp:keywords/>
  <dc:description/>
  <cp:lastModifiedBy>João Paulo Brás Delgado</cp:lastModifiedBy>
  <cp:revision>12</cp:revision>
  <cp:lastPrinted>2010-01-07T15:16:00Z</cp:lastPrinted>
  <dcterms:created xsi:type="dcterms:W3CDTF">2017-03-30T11:52:00Z</dcterms:created>
  <dcterms:modified xsi:type="dcterms:W3CDTF">2017-05-11T16: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